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1E591458" w:rsidR="007A7F3B" w:rsidRPr="007A7F3B" w:rsidDel="006F0557" w:rsidRDefault="007A7F3B" w:rsidP="00460286">
      <w:pPr>
        <w:rPr>
          <w:del w:id="0" w:author="Mingear, Jacob Lee" w:date="2024-06-19T08:50:00Z" w16du:dateUtc="2024-06-19T14:50:00Z"/>
          <w:color w:val="FF0000"/>
        </w:rPr>
      </w:pPr>
      <w:r w:rsidRPr="007075E1">
        <w:rPr>
          <w:highlight w:val="yellow"/>
        </w:rPr>
        <w:t>The fundamental understanding and industrial application of shape memory alloys (SMAs) continues to grow.</w:t>
      </w:r>
      <w:r w:rsidR="00F8273D">
        <w:t xml:space="preserve"> </w:t>
      </w:r>
      <w:ins w:id="1" w:author="Mingear, Jacob Lee" w:date="2024-06-19T08:46:00Z" w16du:dateUtc="2024-06-19T14:46:00Z">
        <w:del w:id="2" w:author="Walgren, Patrick" w:date="2024-08-15T10:38:00Z" w16du:dateUtc="2024-08-15T16:38:00Z">
          <w:r w:rsidR="00160BC2" w:rsidDel="00B102AA">
            <w:delText xml:space="preserve">The </w:delText>
          </w:r>
        </w:del>
      </w:ins>
      <w:ins w:id="3" w:author="Mingear, Jacob Lee" w:date="2024-06-19T08:47:00Z" w16du:dateUtc="2024-06-19T14:47:00Z">
        <w:del w:id="4" w:author="Walgren, Patrick" w:date="2024-08-15T10:38:00Z" w16du:dateUtc="2024-08-15T16:38:00Z">
          <w:r w:rsidR="00160BC2" w:rsidDel="00B102AA">
            <w:delText>form</w:delText>
          </w:r>
        </w:del>
      </w:ins>
      <w:ins w:id="5" w:author="Mingear, Jacob Lee" w:date="2024-06-19T08:46:00Z" w16du:dateUtc="2024-06-19T14:46:00Z">
        <w:del w:id="6" w:author="Walgren, Patrick" w:date="2024-08-15T10:38:00Z" w16du:dateUtc="2024-08-15T16:38:00Z">
          <w:r w:rsidR="00160BC2" w:rsidDel="00B102AA">
            <w:delText xml:space="preserve"> of</w:delText>
          </w:r>
        </w:del>
      </w:ins>
      <w:ins w:id="7" w:author="Walgren, Patrick" w:date="2024-08-15T10:38:00Z" w16du:dateUtc="2024-08-15T16:38:00Z">
        <w:r w:rsidR="00B102AA">
          <w:t>In particular,</w:t>
        </w:r>
      </w:ins>
      <w:ins w:id="8" w:author="Mingear, Jacob Lee" w:date="2024-06-19T08:46:00Z" w16du:dateUtc="2024-06-19T14:46:00Z">
        <w:r w:rsidR="00160BC2">
          <w:t xml:space="preserve"> </w:t>
        </w:r>
      </w:ins>
      <w:ins w:id="9" w:author="Mingear, Jacob Lee" w:date="2024-06-19T08:33:00Z" w16du:dateUtc="2024-06-19T14:33:00Z">
        <w:r w:rsidR="00460286" w:rsidRPr="00460286">
          <w:t>SMA</w:t>
        </w:r>
      </w:ins>
      <w:ins w:id="10" w:author="Mingear, Jacob Lee" w:date="2024-06-19T08:47:00Z" w16du:dateUtc="2024-06-19T14:47:00Z">
        <w:r w:rsidR="00160BC2">
          <w:t xml:space="preserve"> actuators</w:t>
        </w:r>
      </w:ins>
      <w:ins w:id="11" w:author="Mingear, Jacob Lee" w:date="2024-06-19T08:33:00Z" w16du:dateUtc="2024-06-19T14:33:00Z">
        <w:r w:rsidR="00460286" w:rsidRPr="00460286">
          <w:t xml:space="preserve"> have gained the attention of engineers by virtue of their</w:t>
        </w:r>
      </w:ins>
      <w:ins w:id="12" w:author="Mingear, Jacob Lee" w:date="2024-06-19T08:47:00Z" w16du:dateUtc="2024-06-19T14:47:00Z">
        <w:r w:rsidR="00160BC2">
          <w:t xml:space="preserve"> </w:t>
        </w:r>
      </w:ins>
      <w:ins w:id="13" w:author="Mingear, Jacob Lee" w:date="2024-06-19T08:33:00Z" w16du:dateUtc="2024-06-19T14:33:00Z">
        <w:r w:rsidR="00460286" w:rsidRPr="00460286">
          <w:t>high actuation energy density</w:t>
        </w:r>
      </w:ins>
      <w:ins w:id="14" w:author="Walgren, Patrick" w:date="2024-08-15T10:38:00Z" w16du:dateUtc="2024-08-15T16:38:00Z">
        <w:r w:rsidR="00B102AA">
          <w:t xml:space="preserve"> and have found uses</w:t>
        </w:r>
      </w:ins>
      <w:ins w:id="15" w:author="Walgren, Patrick" w:date="2024-08-15T11:26:00Z" w16du:dateUtc="2024-08-15T17:26:00Z">
        <w:r w:rsidR="00EB7AC3">
          <w:t xml:space="preserve"> </w:t>
        </w:r>
      </w:ins>
      <w:ins w:id="16" w:author="Walgren, Patrick" w:date="2024-08-15T11:27:00Z" w16du:dateUtc="2024-08-15T17:27:00Z">
        <w:r w:rsidR="00EB7AC3">
          <w:t xml:space="preserve">in the fields of aerospace, biomedical, and robotics </w:t>
        </w:r>
      </w:ins>
      <w:r w:rsidR="00EB7AC3">
        <w:fldChar w:fldCharType="begin"/>
      </w:r>
      <w:r w:rsidR="00EB7AC3">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fldChar w:fldCharType="separate"/>
      </w:r>
      <w:r w:rsidR="00EB7AC3" w:rsidRPr="00EB7AC3">
        <w:rPr>
          <w:rFonts w:ascii="Calibri" w:hAnsi="Calibri" w:cs="Calibri"/>
        </w:rPr>
        <w:t>[1]</w:t>
      </w:r>
      <w:r w:rsidR="00EB7AC3">
        <w:fldChar w:fldCharType="end"/>
      </w:r>
      <w:ins w:id="17" w:author="Walgren, Patrick" w:date="2024-08-15T11:27:00Z" w16du:dateUtc="2024-08-15T17:27:00Z">
        <w:r w:rsidR="00EB7AC3">
          <w:t>.</w:t>
        </w:r>
      </w:ins>
      <w:ins w:id="18" w:author="Mingear, Jacob Lee" w:date="2024-06-19T08:47:00Z" w16du:dateUtc="2024-06-19T14:47:00Z">
        <w:del w:id="19" w:author="Walgren, Patrick" w:date="2024-08-15T11:27:00Z" w16du:dateUtc="2024-08-15T17:27:00Z">
          <w:r w:rsidR="00160BC2" w:rsidDel="00EB7AC3">
            <w:delText>.</w:delText>
          </w:r>
        </w:del>
      </w:ins>
      <w:ins w:id="20" w:author="Mingear, Jacob Lee" w:date="2024-06-19T08:33:00Z" w16du:dateUtc="2024-06-19T14:33:00Z">
        <w:r w:rsidR="00460286">
          <w:t xml:space="preserve"> </w:t>
        </w:r>
      </w:ins>
      <w:del w:id="21" w:author="Mingear, Jacob Lee" w:date="2024-06-19T09:22:00Z" w16du:dateUtc="2024-06-19T15:22:00Z">
        <w:r w:rsidRPr="007A7F3B" w:rsidDel="009F5961">
          <w:rPr>
            <w:color w:val="FF0000"/>
          </w:rPr>
          <w:delText xml:space="preserve">Add a few sentences here about why SMAs are used (high work energy density). Specifically highlight the actuator properties, because that's what the calibration routine can do right now. </w:delText>
        </w:r>
      </w:del>
    </w:p>
    <w:p w14:paraId="11581CD3" w14:textId="5F267744" w:rsidR="007A7F3B" w:rsidDel="006F0557" w:rsidRDefault="007A7F3B" w:rsidP="007A7F3B">
      <w:pPr>
        <w:rPr>
          <w:del w:id="22" w:author="Mingear, Jacob Lee" w:date="2024-06-19T08:50:00Z" w16du:dateUtc="2024-06-19T14:50:00Z"/>
        </w:rPr>
      </w:pPr>
    </w:p>
    <w:p w14:paraId="27D93124" w14:textId="64667157" w:rsidR="00F72732" w:rsidRDefault="007A7F3B" w:rsidP="007A7F3B">
      <w:pPr>
        <w:rPr>
          <w:ins w:id="23" w:author="Mingear, Jacob Lee" w:date="2024-06-19T09:09:00Z" w16du:dateUtc="2024-06-19T15:09:00Z"/>
        </w:rPr>
      </w:pPr>
      <w:bookmarkStart w:id="24" w:name="_Hlk164061221"/>
      <w:del w:id="25" w:author="Mingear, Jacob Lee" w:date="2024-06-19T08:50:00Z" w16du:dateUtc="2024-06-19T14:50:00Z">
        <w:r w:rsidRPr="007075E1" w:rsidDel="006F0557">
          <w:rPr>
            <w:highlight w:val="yellow"/>
          </w:rPr>
          <w:delText xml:space="preserve">The </w:delText>
        </w:r>
      </w:del>
      <w:ins w:id="26" w:author="Mingear, Jacob Lee" w:date="2024-06-19T08:50:00Z" w16du:dateUtc="2024-06-19T14:50:00Z">
        <w:r w:rsidR="006F0557">
          <w:rPr>
            <w:highlight w:val="yellow"/>
          </w:rPr>
          <w:t>A</w:t>
        </w:r>
        <w:r w:rsidR="006F0557" w:rsidRPr="007075E1">
          <w:rPr>
            <w:highlight w:val="yellow"/>
          </w:rPr>
          <w:t xml:space="preserve"> </w:t>
        </w:r>
      </w:ins>
      <w:ins w:id="27" w:author="Mingear, Jacob Lee" w:date="2024-06-19T08:48:00Z" w16du:dateUtc="2024-06-19T14:48:00Z">
        <w:r w:rsidR="006F0557">
          <w:rPr>
            <w:highlight w:val="yellow"/>
          </w:rPr>
          <w:t xml:space="preserve">potential </w:t>
        </w:r>
      </w:ins>
      <w:r w:rsidRPr="007075E1">
        <w:rPr>
          <w:highlight w:val="yellow"/>
        </w:rPr>
        <w:t xml:space="preserve">process for developing and integrating a shape memory alloy engineering system </w:t>
      </w:r>
      <w:del w:id="28" w:author="Mingear, Jacob Lee" w:date="2024-06-19T08:49:00Z" w16du:dateUtc="2024-06-19T14:49:00Z">
        <w:r w:rsidRPr="007075E1" w:rsidDel="006F0557">
          <w:rPr>
            <w:highlight w:val="yellow"/>
          </w:rPr>
          <w:delText xml:space="preserve">can </w:delText>
        </w:r>
      </w:del>
      <w:ins w:id="29" w:author="Mingear, Jacob Lee" w:date="2024-06-19T08:49:00Z" w16du:dateUtc="2024-06-19T14:49:00Z">
        <w:r w:rsidR="006F0557">
          <w:rPr>
            <w:highlight w:val="yellow"/>
          </w:rPr>
          <w:t>could</w:t>
        </w:r>
        <w:r w:rsidR="006F0557" w:rsidRPr="007075E1">
          <w:rPr>
            <w:highlight w:val="yellow"/>
          </w:rPr>
          <w:t xml:space="preserve"> </w:t>
        </w:r>
      </w:ins>
      <w:r w:rsidRPr="007075E1">
        <w:rPr>
          <w:highlight w:val="yellow"/>
        </w:rPr>
        <w:t xml:space="preserve">be divided into six </w:t>
      </w:r>
      <w:del w:id="30" w:author="Walgren, Patrick" w:date="2024-06-04T19:42:00Z" w16du:dateUtc="2024-06-04T23:42:00Z">
        <w:r w:rsidRPr="007075E1" w:rsidDel="009A67B1">
          <w:rPr>
            <w:highlight w:val="yellow"/>
          </w:rPr>
          <w:delText>main steps</w:delText>
        </w:r>
      </w:del>
      <w:ins w:id="31" w:author="Walgren, Patrick" w:date="2024-06-04T19:42:00Z" w16du:dateUtc="2024-06-04T23:42:00Z">
        <w:r w:rsidR="009A67B1">
          <w:rPr>
            <w:highlight w:val="yellow"/>
          </w:rPr>
          <w:t>stages</w:t>
        </w:r>
      </w:ins>
      <w:r w:rsidRPr="007075E1">
        <w:rPr>
          <w:highlight w:val="yellow"/>
        </w:rPr>
        <w:t xml:space="preserve"> (detailed graphically in </w:t>
      </w:r>
      <w:del w:id="32" w:author="Mingear, Jacob Lee" w:date="2024-06-19T08:49:00Z" w16du:dateUtc="2024-06-19T14:49:00Z">
        <w:r w:rsidRPr="007075E1" w:rsidDel="006F0557">
          <w:rPr>
            <w:highlight w:val="yellow"/>
          </w:rPr>
          <w:delText xml:space="preserve">figure </w:delText>
        </w:r>
      </w:del>
      <w:ins w:id="33" w:author="Mingear, Jacob Lee" w:date="2024-06-19T08:49:00Z" w16du:dateUtc="2024-06-19T14:49:00Z">
        <w:r w:rsidR="006F0557">
          <w:rPr>
            <w:highlight w:val="yellow"/>
          </w:rPr>
          <w:t>Fig.</w:t>
        </w:r>
        <w:r w:rsidR="006F0557" w:rsidRPr="007075E1">
          <w:rPr>
            <w:highlight w:val="yellow"/>
          </w:rPr>
          <w:t xml:space="preserve"> </w:t>
        </w:r>
      </w:ins>
      <w:r w:rsidR="00F8273D" w:rsidRPr="007075E1">
        <w:rPr>
          <w:highlight w:val="yellow"/>
        </w:rPr>
        <w:t>1</w:t>
      </w:r>
      <w:r w:rsidRPr="007075E1">
        <w:rPr>
          <w:highlight w:val="yellow"/>
        </w:rPr>
        <w:t>).</w:t>
      </w:r>
      <w:r>
        <w:t xml:space="preserve"> </w:t>
      </w:r>
      <w:bookmarkEnd w:id="24"/>
      <w:ins w:id="34" w:author="Mingear, Jacob Lee" w:date="2024-06-19T08:49:00Z" w16du:dateUtc="2024-06-19T14:49:00Z">
        <w:r w:rsidR="006F0557">
          <w:t xml:space="preserve">Identifying the </w:t>
        </w:r>
      </w:ins>
      <w:del w:id="35" w:author="Mingear, Jacob Lee" w:date="2024-06-19T08:49:00Z" w16du:dateUtc="2024-06-19T14:49:00Z">
        <w:r w:rsidDel="006F0557">
          <w:delText xml:space="preserve">First, based on </w:delText>
        </w:r>
      </w:del>
      <w:r>
        <w:t>system requirements</w:t>
      </w:r>
      <w:ins w:id="36" w:author="Mingear, Jacob Lee" w:date="2024-06-19T08:50:00Z" w16du:dateUtc="2024-06-19T14:50:00Z">
        <w:r w:rsidR="006F0557">
          <w:t xml:space="preserve"> is critical first </w:t>
        </w:r>
      </w:ins>
      <w:ins w:id="37" w:author="Mingear, Jacob Lee" w:date="2024-06-19T09:16:00Z" w16du:dateUtc="2024-06-19T15:16:00Z">
        <w:r w:rsidR="00117210">
          <w:t>stage</w:t>
        </w:r>
      </w:ins>
      <w:ins w:id="38" w:author="Mingear, Jacob Lee" w:date="2024-06-19T08:50:00Z" w16du:dateUtc="2024-06-19T14:50:00Z">
        <w:r w:rsidR="006F0557">
          <w:t>. These decisions will then guide</w:t>
        </w:r>
      </w:ins>
      <w:ins w:id="39" w:author="Mingear, Jacob Lee" w:date="2024-06-19T08:51:00Z" w16du:dateUtc="2024-06-19T14:51:00Z">
        <w:r w:rsidR="006F0557">
          <w:t xml:space="preserve"> the</w:t>
        </w:r>
      </w:ins>
      <w:del w:id="40" w:author="Mingear, Jacob Lee" w:date="2024-06-19T08:50:00Z" w16du:dateUtc="2024-06-19T14:50:00Z">
        <w:r w:rsidDel="006F0557">
          <w:delText>,</w:delText>
        </w:r>
      </w:del>
      <w:r>
        <w:t xml:space="preserve"> material requirements (i.e., stiffness, actuation strain, transformation temperatures) are</w:t>
      </w:r>
      <w:del w:id="41" w:author="Mingear, Jacob Lee" w:date="2024-06-19T08:51:00Z" w16du:dateUtc="2024-06-19T14:51:00Z">
        <w:r w:rsidDel="006F0557">
          <w:delText xml:space="preserve"> derived. Then, </w:delText>
        </w:r>
      </w:del>
      <w:ins w:id="42" w:author="Mingear, Jacob Lee" w:date="2024-06-19T08:51:00Z" w16du:dateUtc="2024-06-19T14:51:00Z">
        <w:r w:rsidR="006F0557">
          <w:t xml:space="preserve"> which are dependent on</w:t>
        </w:r>
      </w:ins>
      <w:del w:id="43" w:author="Mingear, Jacob Lee" w:date="2024-06-19T08:51:00Z" w16du:dateUtc="2024-06-19T14:51:00Z">
        <w:r w:rsidDel="006F0557">
          <w:delText>material scientists formulate</w:delText>
        </w:r>
      </w:del>
      <w:ins w:id="44" w:author="Walgren, Patrick" w:date="2024-06-04T19:44:00Z" w16du:dateUtc="2024-06-04T23:44:00Z">
        <w:del w:id="45" w:author="Mingear, Jacob Lee" w:date="2024-06-19T08:51:00Z" w16du:dateUtc="2024-06-19T14:51:00Z">
          <w:r w:rsidR="00D417D5" w:rsidDel="006F0557">
            <w:delText xml:space="preserve"> a</w:delText>
          </w:r>
        </w:del>
      </w:ins>
      <w:ins w:id="46" w:author="Walgren, Patrick" w:date="2024-08-15T10:38:00Z" w16du:dateUtc="2024-08-15T16:38:00Z">
        <w:r w:rsidR="00B102AA">
          <w:t xml:space="preserve"> </w:t>
        </w:r>
      </w:ins>
      <w:ins w:id="47" w:author="Mingear, Jacob Lee" w:date="2024-06-19T08:51:00Z" w16du:dateUtc="2024-06-19T14:51:00Z">
        <w:del w:id="48" w:author="Walgren, Patrick" w:date="2024-08-15T10:38:00Z" w16du:dateUtc="2024-08-15T16:38:00Z">
          <w:r w:rsidR="006F0557" w:rsidDel="00B102AA">
            <w:delText>a</w:delText>
          </w:r>
        </w:del>
      </w:ins>
      <w:ins w:id="49" w:author="Mingear, Jacob Lee" w:date="2024-06-19T08:52:00Z" w16du:dateUtc="2024-06-19T14:52:00Z">
        <w:del w:id="50" w:author="Walgren, Patrick" w:date="2024-08-15T10:38:00Z" w16du:dateUtc="2024-08-15T16:38:00Z">
          <w:r w:rsidR="006F0557" w:rsidDel="00B102AA">
            <w:delText>the</w:delText>
          </w:r>
        </w:del>
      </w:ins>
      <w:del w:id="51" w:author="Walgren, Patrick" w:date="2024-08-15T10:38:00Z" w16du:dateUtc="2024-08-15T16:38:00Z">
        <w:r w:rsidDel="00B102AA">
          <w:delText xml:space="preserve"> potential </w:delText>
        </w:r>
      </w:del>
      <w:ins w:id="52" w:author="Mingear, Jacob Lee" w:date="2024-06-19T09:03:00Z" w16du:dateUtc="2024-06-19T15:03:00Z">
        <w:del w:id="53" w:author="Walgren, Patrick" w:date="2024-08-15T10:38:00Z" w16du:dateUtc="2024-08-15T16:38:00Z">
          <w:r w:rsidR="00FB307C" w:rsidDel="00B102AA">
            <w:delText xml:space="preserve"> </w:delText>
          </w:r>
        </w:del>
        <w:r w:rsidR="00FB307C">
          <w:t xml:space="preserve">the </w:t>
        </w:r>
      </w:ins>
      <w:ins w:id="54" w:author="Mingear, Jacob Lee" w:date="2024-06-19T08:52:00Z" w16du:dateUtc="2024-06-19T14:52:00Z">
        <w:r w:rsidR="006F0557">
          <w:t xml:space="preserve">precise </w:t>
        </w:r>
      </w:ins>
      <w:r>
        <w:t>composition</w:t>
      </w:r>
      <w:ins w:id="55" w:author="Mingear, Jacob Lee" w:date="2024-06-19T08:52:00Z" w16du:dateUtc="2024-06-19T14:52:00Z">
        <w:r w:rsidR="006F0557">
          <w:t xml:space="preserve"> of the SMA itself. </w:t>
        </w:r>
      </w:ins>
      <w:del w:id="56" w:author="Walgren, Patrick" w:date="2024-06-04T19:44:00Z" w16du:dateUtc="2024-06-04T23:44:00Z">
        <w:r w:rsidDel="00D417D5">
          <w:delText>s</w:delText>
        </w:r>
      </w:del>
      <w:del w:id="57" w:author="Walgren, Patrick" w:date="2024-06-04T19:43:00Z" w16du:dateUtc="2024-06-04T23:43:00Z">
        <w:r w:rsidDel="00D417D5">
          <w:delText>, either</w:delText>
        </w:r>
      </w:del>
      <w:del w:id="58" w:author="Mingear, Jacob Lee" w:date="2024-06-19T08:56:00Z" w16du:dateUtc="2024-06-19T14:56:00Z">
        <w:r w:rsidDel="00FB307C">
          <w:delText xml:space="preserve"> based on</w:delText>
        </w:r>
        <w:r w:rsidR="00F8273D" w:rsidDel="00FB307C">
          <w:delText xml:space="preserve"> </w:delText>
        </w:r>
        <w:r w:rsidRPr="00F8273D" w:rsidDel="00FB307C">
          <w:rPr>
            <w:i/>
            <w:iCs/>
          </w:rPr>
          <w:delText>a priori</w:delText>
        </w:r>
        <w:r w:rsidDel="00FB307C">
          <w:delText xml:space="preserve"> knowledge or existing tools (cite Othmane).</w:delText>
        </w:r>
      </w:del>
      <w:r w:rsidR="00F8273D">
        <w:t xml:space="preserve"> </w:t>
      </w:r>
      <w:del w:id="59" w:author="Walgren, Patrick" w:date="2024-06-04T19:44:00Z" w16du:dateUtc="2024-06-04T23:44:00Z">
        <w:r w:rsidDel="00D417D5">
          <w:delText>With a number of candidate compositions</w:delText>
        </w:r>
      </w:del>
      <w:ins w:id="60" w:author="Walgren, Patrick" w:date="2024-06-04T19:44:00Z" w16du:dateUtc="2024-06-04T23:44:00Z">
        <w:r w:rsidR="00D417D5">
          <w:t>Th</w:t>
        </w:r>
      </w:ins>
      <w:ins w:id="61" w:author="Walgren, Patrick" w:date="2024-06-04T19:45:00Z" w16du:dateUtc="2024-06-04T23:45:00Z">
        <w:r w:rsidR="00D417D5">
          <w:t>is</w:t>
        </w:r>
      </w:ins>
      <w:ins w:id="62" w:author="Walgren, Patrick" w:date="2024-06-04T19:44:00Z" w16du:dateUtc="2024-06-04T23:44:00Z">
        <w:r w:rsidR="00D417D5">
          <w:t xml:space="preserve"> material</w:t>
        </w:r>
      </w:ins>
      <w:del w:id="63" w:author="Walgren, Patrick" w:date="2024-06-04T19:44:00Z" w16du:dateUtc="2024-06-04T23:44:00Z">
        <w:r w:rsidDel="00D417D5">
          <w:delText>,</w:delText>
        </w:r>
      </w:del>
      <w:r>
        <w:t xml:space="preserve"> </w:t>
      </w:r>
      <w:del w:id="64" w:author="Walgren, Patrick" w:date="2024-06-04T19:44:00Z" w16du:dateUtc="2024-06-04T23:44:00Z">
        <w:r w:rsidDel="00D417D5">
          <w:delText>the material is</w:delText>
        </w:r>
      </w:del>
      <w:ins w:id="65" w:author="Walgren, Patrick" w:date="2024-06-04T19:45:00Z" w16du:dateUtc="2024-06-04T23:45:00Z">
        <w:r w:rsidR="00D417D5">
          <w:t>is</w:t>
        </w:r>
      </w:ins>
      <w:ins w:id="66" w:author="Walgren, Patrick" w:date="2024-06-04T19:44:00Z" w16du:dateUtc="2024-06-04T23:44:00Z">
        <w:r w:rsidR="00D417D5">
          <w:t xml:space="preserve"> then</w:t>
        </w:r>
      </w:ins>
      <w:r>
        <w:t xml:space="preserve"> processed </w:t>
      </w:r>
      <w:del w:id="67" w:author="Mingear, Jacob Lee" w:date="2024-06-19T09:19:00Z" w16du:dateUtc="2024-06-19T15:19:00Z">
        <w:r w:rsidDel="009F5961">
          <w:delText>via</w:delText>
        </w:r>
      </w:del>
      <w:ins w:id="68" w:author="Mingear, Jacob Lee" w:date="2024-06-19T09:19:00Z" w16du:dateUtc="2024-06-19T15:19:00Z">
        <w:r w:rsidR="009F5961">
          <w:t xml:space="preserve"> by various means whether it involved melting processes like </w:t>
        </w:r>
      </w:ins>
      <w:del w:id="69" w:author="Mingear, Jacob Lee" w:date="2024-06-19T09:19:00Z" w16du:dateUtc="2024-06-19T15:19:00Z">
        <w:r w:rsidDel="009F5961">
          <w:delText xml:space="preserve"> </w:delText>
        </w:r>
      </w:del>
      <w:r>
        <w:t>vacuum induction melting (VIM)</w:t>
      </w:r>
      <w:ins w:id="70" w:author="Mingear, Jacob Lee" w:date="2024-06-19T09:20:00Z" w16du:dateUtc="2024-06-19T15:20:00Z">
        <w:r w:rsidR="009F5961">
          <w:t xml:space="preserve">, </w:t>
        </w:r>
      </w:ins>
      <w:ins w:id="71" w:author="Mingear, Jacob Lee" w:date="2024-06-19T09:19:00Z" w16du:dateUtc="2024-06-19T15:19:00Z">
        <w:r w:rsidR="009F5961">
          <w:t xml:space="preserve">subsequent </w:t>
        </w:r>
      </w:ins>
      <w:ins w:id="72" w:author="Mingear, Jacob Lee" w:date="2024-06-19T09:20:00Z" w16du:dateUtc="2024-06-19T15:20:00Z">
        <w:r w:rsidR="009F5961">
          <w:t>cold working processes such as wire drawing, and final heat treatments</w:t>
        </w:r>
      </w:ins>
      <w:ins w:id="73" w:author="Walgren, Patrick" w:date="2024-08-15T10:48:00Z" w16du:dateUtc="2024-08-15T16:48:00Z">
        <w:r w:rsidR="007A1CEC">
          <w:t xml:space="preserve"> </w:t>
        </w:r>
      </w:ins>
      <w:r w:rsidR="007A1CEC">
        <w:fldChar w:fldCharType="begin"/>
      </w:r>
      <w:r w:rsidR="00EB7AC3">
        <w:instrText xml:space="preserve"> ADDIN ZOTERO_ITEM CSL_CITATION {"citationID":"dc8Hxuk0","properties":{"formattedCitation":"[2]","plainCitation":"[2]","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EB7AC3" w:rsidRPr="00EB7AC3">
        <w:rPr>
          <w:rFonts w:ascii="Calibri" w:hAnsi="Calibri" w:cs="Calibri"/>
        </w:rPr>
        <w:t>[2]</w:t>
      </w:r>
      <w:r w:rsidR="007A1CEC">
        <w:fldChar w:fldCharType="end"/>
      </w:r>
      <w:ins w:id="74" w:author="Mingear, Jacob Lee" w:date="2024-06-19T09:20:00Z" w16du:dateUtc="2024-06-19T15:20:00Z">
        <w:r w:rsidR="009F5961">
          <w:t>.</w:t>
        </w:r>
      </w:ins>
      <w:ins w:id="75" w:author="Mingear, Jacob Lee" w:date="2024-06-19T09:19:00Z" w16du:dateUtc="2024-06-19T15:19:00Z">
        <w:r w:rsidR="009F5961">
          <w:t xml:space="preserve"> </w:t>
        </w:r>
      </w:ins>
      <w:del w:id="76" w:author="Mingear, Jacob Lee" w:date="2024-06-19T09:19:00Z" w16du:dateUtc="2024-06-19T15:19:00Z">
        <w:r w:rsidDel="009F5961">
          <w:delText>, vacuum arc reacting (VAR)</w:delText>
        </w:r>
      </w:del>
      <w:ins w:id="77" w:author="Mingear, Jacob Lee" w:date="2024-06-19T09:20:00Z" w16du:dateUtc="2024-06-19T15:20:00Z">
        <w:r w:rsidR="009F5961" w:rsidDel="009F5961">
          <w:t xml:space="preserve"> </w:t>
        </w:r>
      </w:ins>
      <w:del w:id="78" w:author="Mingear, Jacob Lee" w:date="2024-06-19T09:19:00Z" w16du:dateUtc="2024-06-19T15:19:00Z">
        <w:r w:rsidDel="009F5961">
          <w:delText xml:space="preserve">, </w:delText>
        </w:r>
      </w:del>
      <w:del w:id="79" w:author="Mingear, Jacob Lee" w:date="2024-06-19T09:20:00Z" w16du:dateUtc="2024-06-19T15:20:00Z">
        <w:r w:rsidDel="009F5961">
          <w:delText xml:space="preserve">or </w:delText>
        </w:r>
      </w:del>
      <w:del w:id="80" w:author="Mingear, Jacob Lee" w:date="2024-06-19T08:57:00Z" w16du:dateUtc="2024-06-19T14:57:00Z">
        <w:r w:rsidDel="00FB307C">
          <w:delText xml:space="preserve">another </w:delText>
        </w:r>
      </w:del>
      <w:del w:id="81" w:author="Mingear, Jacob Lee" w:date="2024-06-19T09:20:00Z" w16du:dateUtc="2024-06-19T15:20:00Z">
        <w:r w:rsidDel="009F5961">
          <w:delText>technique</w:delText>
        </w:r>
      </w:del>
      <w:del w:id="82" w:author="Mingear, Jacob Lee" w:date="2024-06-19T08:58:00Z" w16du:dateUtc="2024-06-19T14:58:00Z">
        <w:r w:rsidDel="00FB307C">
          <w:delText>; for a thorough description of each processing method, the curious reader is directed to the review papers by these authors.</w:delText>
        </w:r>
        <w:r w:rsidR="00F8273D" w:rsidDel="00FB307C">
          <w:delText xml:space="preserve"> </w:delText>
        </w:r>
        <w:r w:rsidDel="00FB307C">
          <w:delText xml:space="preserve"> </w:delText>
        </w:r>
      </w:del>
      <w:ins w:id="83" w:author="Walgren, Patrick" w:date="2024-06-04T19:40:00Z" w16du:dateUtc="2024-06-04T23:40:00Z">
        <w:del w:id="84" w:author="Mingear, Jacob Lee" w:date="2024-06-19T08:58:00Z" w16du:dateUtc="2024-06-19T14:58:00Z">
          <w:r w:rsidR="00C93B97" w:rsidDel="00FB307C">
            <w:delText>.</w:delText>
          </w:r>
        </w:del>
      </w:ins>
    </w:p>
    <w:p w14:paraId="54E3F27A" w14:textId="77777777" w:rsidR="00F72732" w:rsidRDefault="00F72732" w:rsidP="007A7F3B">
      <w:pPr>
        <w:rPr>
          <w:ins w:id="85"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11E011E5" w:rsidR="00D417D5" w:rsidRPr="00F72732" w:rsidDel="00F72732" w:rsidRDefault="00117210" w:rsidP="00D417D5">
      <w:pPr>
        <w:rPr>
          <w:del w:id="86" w:author="Mingear, Jacob Lee" w:date="2024-06-19T09:14:00Z" w16du:dateUtc="2024-06-19T15:14:00Z"/>
        </w:rPr>
      </w:pPr>
      <w:ins w:id="87" w:author="Mingear, Jacob Lee" w:date="2024-06-19T09:15:00Z" w16du:dateUtc="2024-06-19T15:15:00Z">
        <w:r>
          <w:t>Stage</w:t>
        </w:r>
      </w:ins>
      <w:ins w:id="88" w:author="Mingear, Jacob Lee" w:date="2024-06-19T09:13:00Z" w16du:dateUtc="2024-06-19T15:13:00Z">
        <w:r w:rsidR="00F72732">
          <w:t xml:space="preserve"> four invo</w:t>
        </w:r>
      </w:ins>
      <w:ins w:id="89" w:author="Mingear, Jacob Lee" w:date="2024-06-19T09:14:00Z" w16du:dateUtc="2024-06-19T15:14:00Z">
        <w:r w:rsidR="00F72732">
          <w:t>lves t</w:t>
        </w:r>
      </w:ins>
      <w:ins w:id="90" w:author="Mingear, Jacob Lee" w:date="2024-06-19T09:11:00Z" w16du:dateUtc="2024-06-19T15:11:00Z">
        <w:r w:rsidR="00F72732">
          <w:t xml:space="preserve">hermomechanical testing to properly assess the material response for the particular loading condition in question (i.e., tension, compression, or torsion). At this stage, iterative tweaking of the material may be needed to provide appropriate </w:t>
        </w:r>
      </w:ins>
      <w:ins w:id="91" w:author="Mingear, Jacob Lee" w:date="2024-06-19T09:12:00Z" w16du:dateUtc="2024-06-19T15:12:00Z">
        <w:r w:rsidR="00F72732">
          <w:t>responses.</w:t>
        </w:r>
      </w:ins>
      <w:ins w:id="92" w:author="Mingear, Jacob Lee" w:date="2024-06-19T09:11:00Z" w16du:dateUtc="2024-06-19T15:11:00Z">
        <w:r w:rsidR="00F72732">
          <w:t xml:space="preserve"> </w:t>
        </w:r>
      </w:ins>
      <w:ins w:id="93" w:author="Walgren, Patrick" w:date="2024-06-04T19:49:00Z" w16du:dateUtc="2024-06-04T23:49:00Z">
        <w:r w:rsidR="00D417D5" w:rsidRPr="00D417D5">
          <w:rPr>
            <w:highlight w:val="yellow"/>
          </w:rPr>
          <w:t xml:space="preserve">For </w:t>
        </w:r>
      </w:ins>
      <w:ins w:id="94" w:author="Mingear, Jacob Lee" w:date="2024-06-19T09:12:00Z" w16du:dateUtc="2024-06-19T15:12:00Z">
        <w:r w:rsidR="00F72732">
          <w:rPr>
            <w:highlight w:val="yellow"/>
          </w:rPr>
          <w:t xml:space="preserve">a </w:t>
        </w:r>
      </w:ins>
      <w:ins w:id="95" w:author="Walgren, Patrick" w:date="2024-06-04T19:49:00Z" w16du:dateUtc="2024-06-04T23:49:00Z">
        <w:del w:id="96" w:author="Mingear, Jacob Lee" w:date="2024-06-19T09:12:00Z" w16du:dateUtc="2024-06-19T15:12:00Z">
          <w:r w:rsidR="00D417D5" w:rsidRPr="00D417D5" w:rsidDel="00F72732">
            <w:rPr>
              <w:highlight w:val="yellow"/>
            </w:rPr>
            <w:delText>proper/</w:delText>
          </w:r>
        </w:del>
        <w:r w:rsidR="00D417D5" w:rsidRPr="00D417D5">
          <w:rPr>
            <w:highlight w:val="yellow"/>
          </w:rPr>
          <w:t xml:space="preserve">rigorous system design, a material model </w:t>
        </w:r>
        <w:del w:id="97" w:author="Mingear, Jacob Lee" w:date="2024-06-19T09:12:00Z" w16du:dateUtc="2024-06-19T15:12:00Z">
          <w:r w:rsidR="00D417D5" w:rsidRPr="00D417D5" w:rsidDel="00F72732">
            <w:rPr>
              <w:highlight w:val="yellow"/>
            </w:rPr>
            <w:delText>must</w:delText>
          </w:r>
        </w:del>
      </w:ins>
      <w:ins w:id="98" w:author="Mingear, Jacob Lee" w:date="2024-06-19T09:12:00Z" w16du:dateUtc="2024-06-19T15:12:00Z">
        <w:r w:rsidR="00F72732">
          <w:rPr>
            <w:highlight w:val="yellow"/>
          </w:rPr>
          <w:t>should</w:t>
        </w:r>
      </w:ins>
      <w:ins w:id="99" w:author="Walgren, Patrick" w:date="2024-06-04T19:49:00Z" w16du:dateUtc="2024-06-04T23:49:00Z">
        <w:r w:rsidR="00D417D5" w:rsidRPr="00D417D5">
          <w:rPr>
            <w:highlight w:val="yellow"/>
          </w:rPr>
          <w:t xml:space="preserve"> capture the full thermomechanical constitutive response (i.e., the relationship between temperature, stress, and strain). </w:t>
        </w:r>
      </w:ins>
      <w:ins w:id="100" w:author="Mingear, Jacob Lee" w:date="2024-06-19T09:15:00Z" w16du:dateUtc="2024-06-19T15:15:00Z">
        <w:r>
          <w:t>Stage</w:t>
        </w:r>
      </w:ins>
      <w:ins w:id="101" w:author="Mingear, Jacob Lee" w:date="2024-06-19T09:13:00Z" w16du:dateUtc="2024-06-19T15:13:00Z">
        <w:r w:rsidR="00F72732">
          <w:t xml:space="preserve"> five entails that </w:t>
        </w:r>
      </w:ins>
      <w:ins w:id="102" w:author="Walgren, Patrick" w:date="2024-06-04T19:49:00Z" w16du:dateUtc="2024-06-04T23:49:00Z">
        <w:del w:id="103" w:author="Mingear, Jacob Lee" w:date="2024-06-19T09:13:00Z" w16du:dateUtc="2024-06-19T15:13:00Z">
          <w:r w:rsidR="00D417D5" w:rsidRPr="00F72732" w:rsidDel="00F72732">
            <w:delText>T</w:delText>
          </w:r>
        </w:del>
      </w:ins>
      <w:ins w:id="104" w:author="Mingear, Jacob Lee" w:date="2024-06-19T09:13:00Z" w16du:dateUtc="2024-06-19T15:13:00Z">
        <w:r w:rsidR="00F72732">
          <w:t>t</w:t>
        </w:r>
      </w:ins>
      <w:r w:rsidR="00D417D5" w:rsidRPr="00F72732">
        <w:t>he design team calibrates a constitutive model (examples of which include th</w:t>
      </w:r>
      <w:ins w:id="105" w:author="Walgren, Patrick" w:date="2024-08-15T10:50:00Z" w16du:dateUtc="2024-08-15T16:50:00Z">
        <w:r w:rsidR="007A1CEC">
          <w:t>ose published by</w:t>
        </w:r>
      </w:ins>
      <w:del w:id="106" w:author="Walgren, Patrick" w:date="2024-08-15T10:50:00Z" w16du:dateUtc="2024-08-15T16:50:00Z">
        <w:r w:rsidR="00D417D5" w:rsidRPr="00F72732" w:rsidDel="007A1CEC">
          <w:delText>e</w:delText>
        </w:r>
      </w:del>
      <w:r w:rsidR="00D417D5" w:rsidRPr="00F72732">
        <w:t xml:space="preserve"> Brinson</w:t>
      </w:r>
      <w:ins w:id="107" w:author="Walgren, Patrick" w:date="2024-08-15T10:49:00Z" w16du:dateUtc="2024-08-15T16:49:00Z">
        <w:r w:rsidR="007A1CEC">
          <w:t xml:space="preserve"> </w:t>
        </w:r>
      </w:ins>
      <w:r w:rsidR="007A1CEC">
        <w:fldChar w:fldCharType="begin"/>
      </w:r>
      <w:r w:rsidR="00EB7AC3">
        <w:instrText xml:space="preserve"> ADDIN ZOTERO_ITEM CSL_CITATION {"citationID":"UDvYrMzX","properties":{"formattedCitation":"[3]","plainCitation":"[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7A1CEC">
        <w:fldChar w:fldCharType="separate"/>
      </w:r>
      <w:r w:rsidR="00EB7AC3" w:rsidRPr="00EB7AC3">
        <w:rPr>
          <w:rFonts w:ascii="Calibri" w:hAnsi="Calibri" w:cs="Calibri"/>
        </w:rPr>
        <w:t>[3]</w:t>
      </w:r>
      <w:r w:rsidR="007A1CEC">
        <w:fldChar w:fldCharType="end"/>
      </w:r>
      <w:r w:rsidR="00D417D5" w:rsidRPr="00F72732">
        <w:t xml:space="preserve"> and Lagoudas </w:t>
      </w:r>
      <w:r w:rsidR="007A1CEC">
        <w:fldChar w:fldCharType="begin"/>
      </w:r>
      <w:r w:rsidR="00EB7AC3">
        <w:instrText xml:space="preserve"> ADDIN ZOTERO_ITEM CSL_CITATION {"citationID":"2saQ0tda","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7A1CEC">
        <w:fldChar w:fldCharType="separate"/>
      </w:r>
      <w:r w:rsidR="00EB7AC3" w:rsidRPr="00EB7AC3">
        <w:rPr>
          <w:rFonts w:ascii="Calibri" w:hAnsi="Calibri" w:cs="Calibri"/>
        </w:rPr>
        <w:t>[4]</w:t>
      </w:r>
      <w:r w:rsidR="007A1CEC">
        <w:fldChar w:fldCharType="end"/>
      </w:r>
      <w:ins w:id="108" w:author="Walgren, Patrick" w:date="2024-08-15T10:50:00Z" w16du:dateUtc="2024-08-15T16:50:00Z">
        <w:r w:rsidR="007A1CEC">
          <w:t>, among others</w:t>
        </w:r>
      </w:ins>
      <w:del w:id="109" w:author="Walgren, Patrick" w:date="2024-08-15T10:49:00Z" w16du:dateUtc="2024-08-15T16:49:00Z">
        <w:r w:rsidR="00D417D5" w:rsidRPr="00F72732" w:rsidDel="007A1CEC">
          <w:delText>models</w:delText>
        </w:r>
      </w:del>
      <w:r w:rsidR="00D417D5" w:rsidRPr="00F72732">
        <w:t xml:space="preserve">) to best fit the thermomechanical characterization data in the operating regime of interest. With a calibrated constitutive model, engineers can design the system, considering the intricacies </w:t>
      </w:r>
      <w:ins w:id="110" w:author="Mingear, Jacob Lee" w:date="2024-06-19T09:21:00Z" w16du:dateUtc="2024-06-19T15:21:00Z">
        <w:r w:rsidR="009F5961">
          <w:t xml:space="preserve">such as </w:t>
        </w:r>
      </w:ins>
      <w:del w:id="111" w:author="Mingear, Jacob Lee" w:date="2024-06-19T09:21:00Z" w16du:dateUtc="2024-06-19T15:21:00Z">
        <w:r w:rsidR="00D417D5" w:rsidRPr="00F72732" w:rsidDel="009F5961">
          <w:delText>of the SMA in question (</w:delText>
        </w:r>
      </w:del>
      <w:r w:rsidR="00D417D5" w:rsidRPr="00F72732">
        <w:t xml:space="preserve">variable actuation </w:t>
      </w:r>
      <w:ins w:id="112" w:author="Mingear, Jacob Lee" w:date="2024-06-19T09:22:00Z" w16du:dateUtc="2024-06-19T15:22:00Z">
        <w:r w:rsidR="009F5961">
          <w:t>stresses/</w:t>
        </w:r>
      </w:ins>
      <w:r w:rsidR="00D417D5" w:rsidRPr="00F72732">
        <w:t>strain</w:t>
      </w:r>
      <w:ins w:id="113" w:author="Mingear, Jacob Lee" w:date="2024-06-19T09:22:00Z" w16du:dateUtc="2024-06-19T15:22:00Z">
        <w:r w:rsidR="009F5961">
          <w:t>s</w:t>
        </w:r>
      </w:ins>
      <w:del w:id="114" w:author="Mingear, Jacob Lee" w:date="2024-06-19T09:22:00Z" w16du:dateUtc="2024-06-19T15:22:00Z">
        <w:r w:rsidR="00D417D5" w:rsidRPr="00F72732" w:rsidDel="009F5961">
          <w:delText xml:space="preserve"> </w:delText>
        </w:r>
      </w:del>
      <w:ins w:id="115" w:author="Mingear, Jacob Lee" w:date="2024-06-19T09:21:00Z" w16du:dateUtc="2024-06-19T15:21:00Z">
        <w:r w:rsidR="009F5961">
          <w:t>.</w:t>
        </w:r>
      </w:ins>
      <w:del w:id="116" w:author="Mingear, Jacob Lee" w:date="2024-06-19T09:21:00Z" w16du:dateUtc="2024-06-19T15:21:00Z">
        <w:r w:rsidR="00D417D5" w:rsidRPr="00F72732" w:rsidDel="009F5961">
          <w:delText>with respect to stress, etc.).</w:delText>
        </w:r>
      </w:del>
      <w:ins w:id="117" w:author="Mingear, Jacob Lee" w:date="2024-06-19T09:22:00Z" w16du:dateUtc="2024-06-19T15:22:00Z">
        <w:r w:rsidR="009F5961">
          <w:t xml:space="preserve"> </w:t>
        </w:r>
      </w:ins>
      <w:ins w:id="118" w:author="Mingear, Jacob Lee" w:date="2024-06-19T09:14:00Z" w16du:dateUtc="2024-06-19T15:14:00Z">
        <w:r w:rsidR="001F2DA9">
          <w:t>After many cycles of</w:t>
        </w:r>
      </w:ins>
      <w:ins w:id="119" w:author="Mingear, Jacob Lee" w:date="2024-06-19T09:15:00Z" w16du:dateUtc="2024-06-19T15:15:00Z">
        <w:r w:rsidR="001F2DA9">
          <w:t xml:space="preserve"> iteration and testing, a SMA device can be successfully integrated into the designed system</w:t>
        </w:r>
      </w:ins>
      <w:ins w:id="120" w:author="Mingear, Jacob Lee" w:date="2024-06-19T09:18:00Z" w16du:dateUtc="2024-06-19T15:18:00Z">
        <w:r w:rsidR="009F5961">
          <w:t>, stage six</w:t>
        </w:r>
      </w:ins>
      <w:ins w:id="121" w:author="Mingear, Jacob Lee" w:date="2024-06-19T09:15:00Z" w16du:dateUtc="2024-06-19T15:15:00Z">
        <w:r w:rsidR="001F2DA9">
          <w:t>.</w:t>
        </w:r>
      </w:ins>
      <w:ins w:id="122" w:author="Mingear, Jacob Lee" w:date="2024-06-19T09:22:00Z" w16du:dateUtc="2024-06-19T15:22:00Z">
        <w:r w:rsidR="009F5961">
          <w:t xml:space="preserve"> </w:t>
        </w:r>
      </w:ins>
      <w:del w:id="123" w:author="Mingear, Jacob Lee" w:date="2024-06-19T09:14:00Z" w16du:dateUtc="2024-06-19T15:14:00Z">
        <w:r w:rsidR="00D417D5" w:rsidRPr="00F72732" w:rsidDel="001F2DA9">
          <w:delText> </w:delText>
        </w:r>
      </w:del>
    </w:p>
    <w:p w14:paraId="0EE61CDD" w14:textId="72F11B1B" w:rsidR="007A7F3B" w:rsidDel="00F72732" w:rsidRDefault="007A7F3B" w:rsidP="007A7F3B">
      <w:pPr>
        <w:rPr>
          <w:del w:id="124" w:author="Mingear, Jacob Lee" w:date="2024-06-19T09:14:00Z" w16du:dateUtc="2024-06-19T15:14:00Z"/>
        </w:rPr>
      </w:pPr>
    </w:p>
    <w:p w14:paraId="38964D0A" w14:textId="53160DC9" w:rsidR="004D6A88" w:rsidRDefault="00F72732" w:rsidP="007A7F3B">
      <w:pPr>
        <w:rPr>
          <w:ins w:id="125" w:author="Walgren, Patrick" w:date="2024-06-11T20:03:00Z" w16du:dateUtc="2024-06-12T00:03:00Z"/>
        </w:rPr>
      </w:pPr>
      <w:bookmarkStart w:id="126" w:name="_Hlk164061455"/>
      <w:ins w:id="127" w:author="Mingear, Jacob Lee" w:date="2024-06-19T09:11:00Z" w16du:dateUtc="2024-06-19T15:11:00Z">
        <w:r>
          <w:t>Th</w:t>
        </w:r>
      </w:ins>
      <w:ins w:id="128" w:author="Walgren, Patrick" w:date="2024-08-15T11:31:00Z" w16du:dateUtc="2024-08-15T17:31:00Z">
        <w:r w:rsidR="00FF3A8B">
          <w:t>e</w:t>
        </w:r>
      </w:ins>
      <w:ins w:id="129" w:author="Mingear, Jacob Lee" w:date="2024-06-19T09:11:00Z" w16du:dateUtc="2024-06-19T15:11:00Z">
        <w:del w:id="130" w:author="Walgren, Patrick" w:date="2024-08-15T11:31:00Z" w16du:dateUtc="2024-08-15T17:31:00Z">
          <w:r w:rsidDel="00FF3A8B">
            <w:delText>e</w:delText>
          </w:r>
        </w:del>
      </w:ins>
      <w:ins w:id="131" w:author="Mingear, Jacob Lee" w:date="2024-06-19T09:23:00Z" w16du:dateUtc="2024-06-19T15:23:00Z">
        <w:del w:id="132" w:author="Walgren, Patrick" w:date="2024-08-15T11:31:00Z" w16du:dateUtc="2024-08-15T17:31:00Z">
          <w:r w:rsidR="00635852" w:rsidDel="00FF3A8B">
            <w:delText>se</w:delText>
          </w:r>
        </w:del>
        <w:r w:rsidR="00635852">
          <w:t xml:space="preserve"> design process involves many</w:t>
        </w:r>
      </w:ins>
      <w:ins w:id="133" w:author="Mingear, Jacob Lee" w:date="2024-06-19T09:11:00Z" w16du:dateUtc="2024-06-19T15:11:00Z">
        <w:r>
          <w:t xml:space="preserve"> </w:t>
        </w:r>
      </w:ins>
      <w:ins w:id="134" w:author="Mingear, Jacob Lee" w:date="2024-06-19T09:15:00Z" w16du:dateUtc="2024-06-19T15:15:00Z">
        <w:r w:rsidR="001F2DA9">
          <w:t>disciplines</w:t>
        </w:r>
      </w:ins>
      <w:ins w:id="135" w:author="Mingear, Jacob Lee" w:date="2024-06-19T09:11:00Z" w16du:dateUtc="2024-06-19T15:11:00Z">
        <w:r>
          <w:t xml:space="preserve"> </w:t>
        </w:r>
      </w:ins>
      <w:ins w:id="136" w:author="Mingear, Jacob Lee" w:date="2024-06-19T09:23:00Z" w16du:dateUtc="2024-06-19T15:23:00Z">
        <w:r w:rsidR="00635852">
          <w:t>which can</w:t>
        </w:r>
      </w:ins>
      <w:ins w:id="137" w:author="Mingear, Jacob Lee" w:date="2024-06-19T09:11:00Z" w16du:dateUtc="2024-06-19T15:11:00Z">
        <w:r>
          <w:t xml:space="preserve"> be a</w:t>
        </w:r>
        <w:del w:id="138" w:author="Walgren, Patrick" w:date="2024-08-15T10:50:00Z" w16du:dateUtc="2024-08-15T16:50:00Z">
          <w:r w:rsidDel="008B5889">
            <w:delText>n</w:delText>
          </w:r>
        </w:del>
        <w:r>
          <w:t xml:space="preserve"> daunting endeavor</w:t>
        </w:r>
      </w:ins>
      <w:ins w:id="139" w:author="Mingear, Jacob Lee" w:date="2024-06-19T09:23:00Z" w16du:dateUtc="2024-06-19T15:23:00Z">
        <w:r w:rsidR="00635852">
          <w:t xml:space="preserve"> </w:t>
        </w:r>
      </w:ins>
      <w:ins w:id="140" w:author="Mingear, Jacob Lee" w:date="2024-06-19T09:11:00Z" w16du:dateUtc="2024-06-19T15:11:00Z">
        <w:r>
          <w:t xml:space="preserve">for small teams or new adopters of SMA technology. </w:t>
        </w:r>
      </w:ins>
      <w:commentRangeStart w:id="141"/>
      <w:r w:rsidR="007A7F3B" w:rsidRPr="009528D9">
        <w:rPr>
          <w:highlight w:val="yellow"/>
        </w:rPr>
        <w:t xml:space="preserve">Each stage of </w:t>
      </w:r>
      <w:ins w:id="142" w:author="Mingear, Jacob Lee" w:date="2024-06-19T09:24:00Z" w16du:dateUtc="2024-06-19T15:24:00Z">
        <w:r w:rsidR="00635852">
          <w:rPr>
            <w:highlight w:val="yellow"/>
          </w:rPr>
          <w:t>this</w:t>
        </w:r>
      </w:ins>
      <w:del w:id="143" w:author="Mingear, Jacob Lee" w:date="2024-06-19T09:18:00Z" w16du:dateUtc="2024-06-19T15:18:00Z">
        <w:r w:rsidR="007A7F3B" w:rsidRPr="009528D9" w:rsidDel="009F5961">
          <w:rPr>
            <w:highlight w:val="yellow"/>
          </w:rPr>
          <w:delText xml:space="preserve">the </w:delText>
        </w:r>
      </w:del>
      <w:ins w:id="144" w:author="Mingear, Jacob Lee" w:date="2024-06-19T09:18:00Z" w16du:dateUtc="2024-06-19T15:18:00Z">
        <w:r w:rsidR="009F5961">
          <w:rPr>
            <w:highlight w:val="yellow"/>
          </w:rPr>
          <w:t xml:space="preserve"> potential</w:t>
        </w:r>
        <w:r w:rsidR="009F5961" w:rsidRPr="009528D9">
          <w:rPr>
            <w:highlight w:val="yellow"/>
          </w:rPr>
          <w:t xml:space="preserve"> </w:t>
        </w:r>
      </w:ins>
      <w:r w:rsidR="007A7F3B" w:rsidRPr="009528D9">
        <w:rPr>
          <w:highlight w:val="yellow"/>
        </w:rPr>
        <w:t xml:space="preserve">development process </w:t>
      </w:r>
      <w:del w:id="145" w:author="Mingear, Jacob Lee" w:date="2024-06-19T09:18:00Z" w16du:dateUtc="2024-06-19T15:18:00Z">
        <w:r w:rsidR="007A7F3B" w:rsidRPr="009528D9" w:rsidDel="009F5961">
          <w:rPr>
            <w:highlight w:val="yellow"/>
          </w:rPr>
          <w:delText xml:space="preserve">detailed above </w:delText>
        </w:r>
      </w:del>
      <w:r w:rsidR="007A7F3B" w:rsidRPr="009528D9">
        <w:rPr>
          <w:highlight w:val="yellow"/>
        </w:rPr>
        <w:t>requires significant time and effort</w:t>
      </w:r>
      <w:r w:rsidR="009528D9">
        <w:rPr>
          <w:highlight w:val="yellow"/>
        </w:rPr>
        <w:t>, but the greater SMA community has developed tools to speed certain development stages</w:t>
      </w:r>
      <w:r w:rsidR="007A7F3B" w:rsidRPr="009528D9">
        <w:rPr>
          <w:highlight w:val="yellow"/>
        </w:rPr>
        <w:t>.</w:t>
      </w:r>
      <w:bookmarkEnd w:id="126"/>
      <w:r w:rsidR="007A7F3B">
        <w:t xml:space="preserve"> </w:t>
      </w:r>
      <w:commentRangeEnd w:id="141"/>
      <w:r w:rsidR="00274948">
        <w:rPr>
          <w:rStyle w:val="CommentReference"/>
        </w:rPr>
        <w:commentReference w:id="141"/>
      </w:r>
      <w:ins w:id="146" w:author="Mingear, Jacob Lee" w:date="2024-06-19T09:19:00Z" w16du:dateUtc="2024-06-19T15:19:00Z">
        <w:r w:rsidR="009F5961" w:rsidRPr="009F5961">
          <w:t xml:space="preserve"> </w:t>
        </w:r>
        <w:del w:id="147" w:author="Walgren, Patrick" w:date="2024-08-15T11:31:00Z" w16du:dateUtc="2024-08-15T17:31:00Z">
          <w:r w:rsidR="009F5961" w:rsidDel="002E5E50">
            <w:delText xml:space="preserve">Recently, a new online database of SMA properties has been disseminated </w:delText>
          </w:r>
        </w:del>
      </w:ins>
      <w:ins w:id="148" w:author="Mingear, Jacob Lee" w:date="2024-06-19T09:25:00Z" w16du:dateUtc="2024-06-19T15:25:00Z">
        <w:del w:id="149" w:author="Walgren, Patrick" w:date="2024-08-15T11:31:00Z" w16du:dateUtc="2024-08-15T17:31:00Z">
          <w:r w:rsidR="004D4529" w:rsidDel="002E5E50">
            <w:delText xml:space="preserve">by NASA </w:delText>
          </w:r>
        </w:del>
      </w:ins>
      <w:ins w:id="150" w:author="Mingear, Jacob Lee" w:date="2024-06-19T09:19:00Z" w16du:dateUtc="2024-06-19T15:19:00Z">
        <w:del w:id="151" w:author="Walgren, Patrick" w:date="2024-08-15T11:31:00Z" w16du:dateUtc="2024-08-15T17:31:00Z">
          <w:r w:rsidR="009F5961" w:rsidDel="002E5E50">
            <w:delText xml:space="preserve">to assist with </w:delText>
          </w:r>
        </w:del>
      </w:ins>
      <w:ins w:id="152" w:author="Mingear, Jacob Lee" w:date="2024-06-19T09:24:00Z" w16du:dateUtc="2024-06-19T15:24:00Z">
        <w:del w:id="153" w:author="Walgren, Patrick" w:date="2024-08-15T11:31:00Z" w16du:dateUtc="2024-08-15T17:31:00Z">
          <w:r w:rsidR="004D4529" w:rsidDel="002E5E50">
            <w:delText>the</w:delText>
          </w:r>
        </w:del>
      </w:ins>
      <w:ins w:id="154" w:author="Mingear, Jacob Lee" w:date="2024-06-19T09:19:00Z" w16du:dateUtc="2024-06-19T15:19:00Z">
        <w:del w:id="155" w:author="Walgren, Patrick" w:date="2024-08-15T11:31:00Z" w16du:dateUtc="2024-08-15T17:31:00Z">
          <w:r w:rsidR="009F5961" w:rsidDel="002E5E50">
            <w:delText xml:space="preserve"> second stage</w:delText>
          </w:r>
        </w:del>
      </w:ins>
      <w:ins w:id="156" w:author="Mingear, Jacob Lee" w:date="2024-06-19T09:25:00Z" w16du:dateUtc="2024-06-19T15:25:00Z">
        <w:del w:id="157" w:author="Walgren, Patrick" w:date="2024-08-15T11:31:00Z" w16du:dateUtc="2024-08-15T17:31:00Z">
          <w:r w:rsidR="004D4529" w:rsidDel="002E5E50">
            <w:delText xml:space="preserve"> of finding appropriate material compositions</w:delText>
          </w:r>
        </w:del>
      </w:ins>
      <w:ins w:id="158" w:author="Mingear, Jacob Lee" w:date="2024-06-19T09:19:00Z" w16du:dateUtc="2024-06-19T15:19:00Z">
        <w:del w:id="159" w:author="Walgren, Patrick" w:date="2024-08-15T11:31:00Z" w16du:dateUtc="2024-08-15T17:31:00Z">
          <w:r w:rsidR="009F5961" w:rsidDel="002E5E50">
            <w:delText xml:space="preserve">, known as the  </w:delText>
          </w:r>
          <w:r w:rsidR="009F5961" w:rsidRPr="00FB307C" w:rsidDel="002E5E50">
            <w:delText xml:space="preserve">Shape Memory Materials </w:delText>
          </w:r>
          <w:commentRangeStart w:id="160"/>
          <w:r w:rsidR="009F5961" w:rsidRPr="00FB307C" w:rsidDel="002E5E50">
            <w:delText>Database</w:delText>
          </w:r>
          <w:commentRangeEnd w:id="160"/>
          <w:r w:rsidR="009F5961" w:rsidDel="002E5E50">
            <w:rPr>
              <w:rStyle w:val="CommentReference"/>
            </w:rPr>
            <w:commentReference w:id="160"/>
          </w:r>
          <w:r w:rsidR="009F5961" w:rsidDel="002E5E50">
            <w:delText xml:space="preserve"> </w:delText>
          </w:r>
        </w:del>
      </w:ins>
      <w:del w:id="161" w:author="Walgren, Patrick" w:date="2024-08-15T11:31:00Z" w16du:dateUtc="2024-08-15T17:31:00Z">
        <w:r w:rsidR="008B5889" w:rsidDel="002E5E50">
          <w:fldChar w:fldCharType="begin"/>
        </w:r>
        <w:r w:rsidR="00EB7AC3" w:rsidDel="002E5E50">
          <w:delInstrText xml:space="preserve"> ADDIN ZOTERO_ITEM CSL_CITATION {"citationID":"nDxX9VMy","properties":{"formattedCitation":"[5]","plainCitation":"[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delInstrText>
        </w:r>
        <w:r w:rsidR="008B5889" w:rsidDel="002E5E50">
          <w:fldChar w:fldCharType="separate"/>
        </w:r>
        <w:r w:rsidR="00EB7AC3" w:rsidRPr="00EB7AC3" w:rsidDel="002E5E50">
          <w:rPr>
            <w:rFonts w:ascii="Calibri" w:hAnsi="Calibri" w:cs="Calibri"/>
          </w:rPr>
          <w:delText>[5]</w:delText>
        </w:r>
        <w:r w:rsidR="008B5889" w:rsidDel="002E5E50">
          <w:fldChar w:fldCharType="end"/>
        </w:r>
      </w:del>
      <w:ins w:id="162" w:author="Mingear, Jacob Lee" w:date="2024-06-19T09:19:00Z" w16du:dateUtc="2024-06-19T15:19:00Z">
        <w:del w:id="163" w:author="Walgren, Patrick" w:date="2024-08-15T10:50:00Z" w16du:dateUtc="2024-08-15T16:50:00Z">
          <w:r w:rsidR="009F5961" w:rsidDel="008B5889">
            <w:delText>[]</w:delText>
          </w:r>
        </w:del>
        <w:del w:id="164" w:author="Walgren, Patrick" w:date="2024-08-15T11:31:00Z" w16du:dateUtc="2024-08-15T17:31:00Z">
          <w:r w:rsidR="009F5961" w:rsidDel="002E5E50">
            <w:delText>.</w:delText>
          </w:r>
        </w:del>
      </w:ins>
      <w:del w:id="165" w:author="Walgren, Patrick" w:date="2024-06-10T09:45:00Z" w16du:dateUtc="2024-06-10T13:45:00Z">
        <w:r w:rsidR="009528D9" w:rsidDel="00CD3C41">
          <w:delText>NASA and TAMU (cite Othmane/Karaman) have developed user-friendly tools and methods to</w:delText>
        </w:r>
      </w:del>
      <w:ins w:id="166" w:author="Walgren, Patrick" w:date="2024-06-10T09:45:00Z" w16du:dateUtc="2024-06-10T13:45:00Z">
        <w:r w:rsidR="00CD3C41">
          <w:t>The composition-processing-property space for SMAs is becoming well</w:t>
        </w:r>
      </w:ins>
      <w:ins w:id="167" w:author="Walgren, Patrick" w:date="2024-06-11T20:02:00Z" w16du:dateUtc="2024-06-12T00:02:00Z">
        <w:r w:rsidR="004D6A88">
          <w:t xml:space="preserve"> </w:t>
        </w:r>
      </w:ins>
      <w:ins w:id="168" w:author="Walgren, Patrick" w:date="2024-06-10T09:45:00Z" w16du:dateUtc="2024-06-10T13:45:00Z">
        <w:r w:rsidR="00CD3C41">
          <w:t>understood, and many recen</w:t>
        </w:r>
      </w:ins>
      <w:ins w:id="169" w:author="Walgren, Patrick" w:date="2024-06-10T09:46:00Z" w16du:dateUtc="2024-06-10T13:46:00Z">
        <w:r w:rsidR="00CD3C41">
          <w:t xml:space="preserve">tly developed tools enable quick discovery of new alloys </w:t>
        </w:r>
      </w:ins>
      <w:del w:id="170" w:author="Walgren, Patrick" w:date="2024-06-10T09:45:00Z" w16du:dateUtc="2024-06-10T13:45:00Z">
        <w:r w:rsidR="009528D9" w:rsidDel="00CD3C41">
          <w:delText xml:space="preserve"> </w:delText>
        </w:r>
      </w:del>
      <w:r w:rsidR="0087415E">
        <w:fldChar w:fldCharType="begin"/>
      </w:r>
      <w:r w:rsidR="00EB7AC3">
        <w:instrText xml:space="preserve"> ADDIN ZOTERO_ITEM CSL_CITATION {"citationID":"VPQU9PgT","properties":{"formattedCitation":"[6], [7], [8]","plainCitation":"[6], [7], [8]","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EB7AC3" w:rsidRPr="00EB7AC3">
        <w:rPr>
          <w:rFonts w:ascii="Calibri" w:hAnsi="Calibri" w:cs="Calibri"/>
        </w:rPr>
        <w:t>[6], [7], [8]</w:t>
      </w:r>
      <w:r w:rsidR="0087415E">
        <w:fldChar w:fldCharType="end"/>
      </w:r>
      <w:del w:id="171" w:author="Walgren, Patrick" w:date="2024-06-10T09:46:00Z" w16du:dateUtc="2024-06-10T13:46:00Z">
        <w:r w:rsidR="009528D9" w:rsidDel="00CD3C41">
          <w:delText>understand the composition-processing-property relationships in SMAs, enabling quick discovery of new alloys</w:delText>
        </w:r>
      </w:del>
      <w:r w:rsidR="009528D9">
        <w:t>.</w:t>
      </w:r>
      <w:r w:rsidR="007A7F3B">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EB7AC3">
        <w:instrText xml:space="preserve"> ADDIN ZOTERO_ITEM CSL_CITATION {"citationID":"hijJNZEV","properties":{"formattedCitation":"[9], [10], [11]","plainCitation":"[9], [10], [11]","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EB7AC3" w:rsidRPr="00EB7AC3">
        <w:rPr>
          <w:rFonts w:ascii="Calibri" w:hAnsi="Calibri" w:cs="Calibri"/>
        </w:rPr>
        <w:t>[9], [10], [11]</w:t>
      </w:r>
      <w:r w:rsidR="00D84CD8">
        <w:fldChar w:fldCharType="end"/>
      </w:r>
      <w:r w:rsidR="009528D9">
        <w:t xml:space="preserve">. </w:t>
      </w:r>
      <w:r w:rsidR="00DA49A9">
        <w:t>The Shape Memory Materials Analysis and Research Tool (SM2ART)</w:t>
      </w:r>
      <w:ins w:id="172" w:author="Walgren, Patrick" w:date="2024-06-10T10:12:00Z" w16du:dateUtc="2024-06-10T14:12:00Z">
        <w:r w:rsidR="00EB7758">
          <w:t xml:space="preserve">, also known as SMAnalytics, </w:t>
        </w:r>
      </w:ins>
      <w:del w:id="173"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EB7AC3">
        <w:instrText xml:space="preserve"> ADDIN ZOTERO_ITEM CSL_CITATION {"citationID":"5FUrkbak","properties":{"formattedCitation":"[5], [12]","plainCitation":"[5], [1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EB7AC3" w:rsidRPr="00EB7AC3">
        <w:rPr>
          <w:rFonts w:ascii="Calibri" w:hAnsi="Calibri" w:cs="Calibri"/>
        </w:rPr>
        <w:t>[5], [12]</w:t>
      </w:r>
      <w:r w:rsidR="00DD411A">
        <w:fldChar w:fldCharType="end"/>
      </w:r>
      <w:r w:rsidR="00DD411A">
        <w:t xml:space="preserve">. </w:t>
      </w:r>
      <w:del w:id="174" w:author="Walgren, Patrick" w:date="2024-06-11T20:02:00Z" w16du:dateUtc="2024-06-12T00:02:00Z">
        <w:r w:rsidR="009528D9" w:rsidDel="004D6A88">
          <w:delText>Other SMA-focused tools also exist, such as SMAnalytics, which is a comprehensive analyzer that does...</w:delText>
        </w:r>
      </w:del>
      <w:del w:id="175" w:author="Walgren, Patrick" w:date="2024-06-04T19:40:00Z" w16du:dateUtc="2024-06-04T23:40:00Z">
        <w:r w:rsidR="009528D9" w:rsidDel="00C93B97">
          <w:delText xml:space="preserve">.  </w:delText>
        </w:r>
      </w:del>
      <w:del w:id="176"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177" w:author="Walgren, Patrick" w:date="2024-06-11T19:37:00Z" w16du:dateUtc="2024-06-11T23:37:00Z">
        <w:r w:rsidR="00257F5D">
          <w:t>Many research groups have published user</w:t>
        </w:r>
      </w:ins>
      <w:ins w:id="178" w:author="Walgren, Patrick" w:date="2024-06-11T19:38:00Z" w16du:dateUtc="2024-06-11T23:38:00Z">
        <w:r w:rsidR="00257F5D">
          <w:t xml:space="preserve"> material models (i.e., UMATs)</w:t>
        </w:r>
      </w:ins>
      <w:ins w:id="179" w:author="Walgren, Patrick" w:date="2024-06-11T19:37:00Z" w16du:dateUtc="2024-06-11T23:37:00Z">
        <w:r w:rsidR="00257F5D">
          <w:t xml:space="preserve"> to interface with </w:t>
        </w:r>
      </w:ins>
      <w:ins w:id="180" w:author="Walgren, Patrick" w:date="2024-06-11T19:38:00Z" w16du:dateUtc="2024-06-11T23:38:00Z">
        <w:r w:rsidR="00257F5D">
          <w:t xml:space="preserve">open-source and commercial finite element solvers </w:t>
        </w:r>
      </w:ins>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ins w:id="181" w:author="Walgren, Patrick" w:date="2024-06-11T19:45:00Z" w16du:dateUtc="2024-06-11T23:45:00Z">
        <w:r w:rsidR="00257F5D">
          <w:t xml:space="preserve">. </w:t>
        </w:r>
      </w:ins>
    </w:p>
    <w:p w14:paraId="02128525" w14:textId="77777777" w:rsidR="004D6A88" w:rsidRDefault="004D6A88" w:rsidP="007A7F3B">
      <w:pPr>
        <w:rPr>
          <w:ins w:id="182" w:author="Walgren, Patrick" w:date="2024-06-11T20:03:00Z" w16du:dateUtc="2024-06-12T00:03:00Z"/>
        </w:rPr>
      </w:pPr>
    </w:p>
    <w:p w14:paraId="68799DB0" w14:textId="606260D6" w:rsidR="00F70303" w:rsidDel="004D6A88" w:rsidRDefault="009528D9" w:rsidP="007A7F3B">
      <w:pPr>
        <w:rPr>
          <w:del w:id="183" w:author="Walgren, Patrick" w:date="2024-06-11T20:03:00Z" w16du:dateUtc="2024-06-12T00:03:00Z"/>
        </w:rPr>
      </w:pPr>
      <w:del w:id="184" w:author="Walgren, Patrick" w:date="2024-06-11T19:45:00Z" w16du:dateUtc="2024-06-11T23:45:00Z">
        <w:r w:rsidDel="00257F5D">
          <w:delText xml:space="preserve"> </w:delText>
        </w:r>
      </w:del>
      <w:commentRangeStart w:id="185"/>
      <w:del w:id="186" w:author="Walgren, Patrick" w:date="2024-06-11T19:46:00Z" w16du:dateUtc="2024-06-11T23:46:00Z">
        <w:r w:rsidR="0064099C" w:rsidRPr="0064099C" w:rsidDel="00257F5D">
          <w:rPr>
            <w:color w:val="FF0000"/>
          </w:rPr>
          <w:delText>Add</w:delText>
        </w:r>
        <w:commentRangeEnd w:id="185"/>
        <w:r w:rsidR="00F70303" w:rsidDel="00257F5D">
          <w:rPr>
            <w:rStyle w:val="CommentReference"/>
          </w:rPr>
          <w:commentReference w:id="185"/>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r w:rsidR="00274948">
        <w:t xml:space="preserve">However, </w:t>
      </w:r>
      <w:del w:id="187" w:author="Walgren, Patrick" w:date="2024-06-11T19:46:00Z" w16du:dateUtc="2024-06-11T23:46:00Z">
        <w:r w:rsidR="00274948" w:rsidDel="00257F5D">
          <w:delText xml:space="preserve">despite </w:delText>
        </w:r>
      </w:del>
      <w:ins w:id="188" w:author="Walgren, Patrick" w:date="2024-06-11T19:46:00Z" w16du:dateUtc="2024-06-11T23:46:00Z">
        <w:r w:rsidR="00257F5D">
          <w:t xml:space="preserve">while </w:t>
        </w:r>
      </w:ins>
      <w:r w:rsidR="00274948">
        <w:t xml:space="preserve">commercial software suites enabling superelastic calibration </w:t>
      </w:r>
      <w:ins w:id="189" w:author="Walgren, Patrick" w:date="2024-06-11T20:03:00Z" w16du:dateUtc="2024-06-12T00:03:00Z">
        <w:r w:rsidR="004D6A88">
          <w:t>(add Abaqus citation here)</w:t>
        </w:r>
      </w:ins>
      <w:del w:id="190" w:author="Walgren, Patrick" w:date="2024-06-11T19:46:00Z" w16du:dateUtc="2024-06-11T23:46:00Z">
        <w:r w:rsidR="00274948" w:rsidDel="00257F5D">
          <w:delText>(cite Abaqus material calibration here)</w:delText>
        </w:r>
      </w:del>
      <w:r w:rsidR="00274948">
        <w:t xml:space="preserve"> and many published methods covering SMA actuator calibration,</w:t>
      </w:r>
      <w:del w:id="191" w:author="Walgren, Patrick" w:date="2024-06-04T19:50:00Z" w16du:dateUtc="2024-06-04T23:50:00Z">
        <w:r w:rsidR="00274948" w:rsidDel="009342F1">
          <w:delText xml:space="preserve"> and,</w:delText>
        </w:r>
      </w:del>
      <w:r w:rsidR="00274948">
        <w:t xml:space="preserve"> no such analog exists for SMA actuation models  </w:t>
      </w:r>
      <w:r w:rsidR="00274948">
        <w:fldChar w:fldCharType="begin"/>
      </w:r>
      <w:r w:rsidR="00EB7AC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EB7AC3" w:rsidRPr="00EB7AC3">
        <w:rPr>
          <w:rFonts w:ascii="Calibri" w:hAnsi="Calibri" w:cs="Calibri"/>
        </w:rPr>
        <w:t>[17], [18], [19]</w:t>
      </w:r>
      <w:r w:rsidR="00274948">
        <w:fldChar w:fldCharType="end"/>
      </w:r>
      <w:r w:rsidR="00274948">
        <w:t xml:space="preserve">. </w:t>
      </w:r>
      <w:commentRangeStart w:id="192"/>
      <w:commentRangeEnd w:id="192"/>
      <w:r w:rsidR="00274948">
        <w:rPr>
          <w:rStyle w:val="CommentReference"/>
        </w:rPr>
        <w:commentReference w:id="192"/>
      </w:r>
    </w:p>
    <w:p w14:paraId="41920903" w14:textId="5E5F611A" w:rsidR="008D2F4F" w:rsidRPr="008D2F4F" w:rsidRDefault="007A7F3B" w:rsidP="008D2F4F">
      <w:pPr>
        <w:rPr>
          <w:ins w:id="193" w:author="Walgren, Patrick" w:date="2024-06-04T20:09:00Z" w16du:dateUtc="2024-06-05T00:09:00Z"/>
        </w:rPr>
      </w:pPr>
      <w:bookmarkStart w:id="194" w:name="_Hlk164061837"/>
      <w:del w:id="195" w:author="Walgren, Patrick" w:date="2024-06-11T20:02:00Z" w16du:dateUtc="2024-06-12T00:02:00Z">
        <w:r w:rsidRPr="009528D9" w:rsidDel="00683889">
          <w:rPr>
            <w:highlight w:val="yellow"/>
          </w:rPr>
          <w:delText>However,</w:delText>
        </w:r>
      </w:del>
      <w:ins w:id="196" w:author="Walgren, Patrick" w:date="2024-06-11T20:02:00Z" w16du:dateUtc="2024-06-12T00:02:00Z">
        <w:r w:rsidR="00683889">
          <w:rPr>
            <w:highlight w:val="yellow"/>
          </w:rPr>
          <w:t>When considering SMA actuation behavior,</w:t>
        </w:r>
      </w:ins>
      <w:r w:rsidRPr="009528D9">
        <w:rPr>
          <w:highlight w:val="yellow"/>
        </w:rPr>
        <w:t xml:space="preserve"> a laborious workflow of experimental analysis and </w:t>
      </w:r>
      <w:commentRangeStart w:id="197"/>
      <w:commentRangeStart w:id="198"/>
      <w:r w:rsidRPr="009528D9">
        <w:rPr>
          <w:highlight w:val="yellow"/>
        </w:rPr>
        <w:t>constitutive</w:t>
      </w:r>
      <w:commentRangeEnd w:id="197"/>
      <w:r w:rsidR="00F70303">
        <w:rPr>
          <w:rStyle w:val="CommentReference"/>
        </w:rPr>
        <w:commentReference w:id="197"/>
      </w:r>
      <w:commentRangeEnd w:id="198"/>
      <w:r w:rsidR="00434006">
        <w:rPr>
          <w:rStyle w:val="CommentReference"/>
        </w:rPr>
        <w:commentReference w:id="198"/>
      </w:r>
      <w:r w:rsidRPr="009528D9">
        <w:rPr>
          <w:highlight w:val="yellow"/>
        </w:rPr>
        <w:t xml:space="preserve"> model calibration is still</w:t>
      </w:r>
      <w:ins w:id="199" w:author="Walgren, Patrick" w:date="2024-06-04T19:50:00Z" w16du:dateUtc="2024-06-04T23:50:00Z">
        <w:r w:rsidR="00E07A72">
          <w:rPr>
            <w:highlight w:val="yellow"/>
          </w:rPr>
          <w:t xml:space="preserve"> </w:t>
        </w:r>
      </w:ins>
      <w:del w:id="200" w:author="Walgren, Patrick" w:date="2024-06-04T19:50:00Z" w16du:dateUtc="2024-06-04T23:50:00Z">
        <w:r w:rsidRPr="009528D9" w:rsidDel="00E07A72">
          <w:rPr>
            <w:highlight w:val="yellow"/>
          </w:rPr>
          <w:delText xml:space="preserve"> commonly </w:delText>
        </w:r>
      </w:del>
      <w:r w:rsidRPr="009528D9">
        <w:rPr>
          <w:highlight w:val="yellow"/>
        </w:rPr>
        <w:t>required for rigorous</w:t>
      </w:r>
      <w:ins w:id="201" w:author="Walgren, Patrick" w:date="2024-06-11T20:02:00Z" w16du:dateUtc="2024-06-12T00:02:00Z">
        <w:r w:rsidR="00683889">
          <w:rPr>
            <w:highlight w:val="yellow"/>
          </w:rPr>
          <w:t xml:space="preserve"> </w:t>
        </w:r>
      </w:ins>
      <w:del w:id="202" w:author="Walgren, Patrick" w:date="2024-06-11T20:02:00Z" w16du:dateUtc="2024-06-12T00:02:00Z">
        <w:r w:rsidRPr="009528D9" w:rsidDel="00683889">
          <w:rPr>
            <w:highlight w:val="yellow"/>
          </w:rPr>
          <w:delText xml:space="preserve"> SMA </w:delText>
        </w:r>
      </w:del>
      <w:r w:rsidRPr="009528D9">
        <w:rPr>
          <w:highlight w:val="yellow"/>
        </w:rPr>
        <w:t>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203" w:name="_Hlk164061559"/>
      <w:r w:rsidR="009528D9">
        <w:t xml:space="preserve"> </w:t>
      </w:r>
      <w:bookmarkEnd w:id="194"/>
      <w:commentRangeStart w:id="204"/>
      <w:commentRangeStart w:id="205"/>
      <w:r w:rsidRPr="009528D9">
        <w:t>The</w:t>
      </w:r>
      <w:commentRangeEnd w:id="204"/>
      <w:r w:rsidR="009528D9" w:rsidRPr="009528D9">
        <w:rPr>
          <w:rStyle w:val="CommentReference"/>
        </w:rPr>
        <w:commentReference w:id="204"/>
      </w:r>
      <w:commentRangeEnd w:id="205"/>
      <w:r w:rsidR="00EF4389">
        <w:rPr>
          <w:rStyle w:val="CommentReference"/>
        </w:rPr>
        <w:commentReference w:id="205"/>
      </w:r>
      <w:r w:rsidRPr="009528D9">
        <w:t xml:space="preserve"> various external state variables that govern shape memory material behavior </w:t>
      </w:r>
      <w:del w:id="206" w:author="Walgren, Patrick" w:date="2024-06-04T19:51:00Z" w16du:dateUtc="2024-06-04T23:51:00Z">
        <w:r w:rsidRPr="009528D9" w:rsidDel="00E07A72">
          <w:delText xml:space="preserve">(i.e., temperature, stress, strain) </w:delText>
        </w:r>
      </w:del>
      <w:r w:rsidRPr="009528D9">
        <w:t xml:space="preserve">often require </w:t>
      </w:r>
      <w:del w:id="207" w:author="Walgren, Patrick" w:date="2024-06-04T19:52:00Z" w16du:dateUtc="2024-06-04T23:52:00Z">
        <w:r w:rsidRPr="009528D9" w:rsidDel="00E07A72">
          <w:delText xml:space="preserve">conglomeration of multiple instruments to properly record sufficient data and can result in inefficient use of time when </w:delText>
        </w:r>
      </w:del>
      <w:r w:rsidRPr="009528D9">
        <w:t>synchroniz</w:t>
      </w:r>
      <w:ins w:id="208" w:author="Walgren, Patrick" w:date="2024-06-04T19:52:00Z" w16du:dateUtc="2024-06-04T23:52:00Z">
        <w:r w:rsidR="00E07A72">
          <w:t>ation of</w:t>
        </w:r>
      </w:ins>
      <w:del w:id="209" w:author="Walgren, Patrick" w:date="2024-06-04T19:52:00Z" w16du:dateUtc="2024-06-04T23:52:00Z">
        <w:r w:rsidRPr="009528D9" w:rsidDel="00E07A72">
          <w:delText>ing</w:delText>
        </w:r>
      </w:del>
      <w:r w:rsidRPr="009528D9">
        <w:t xml:space="preserve"> various datasets from different instruments</w:t>
      </w:r>
      <w:ins w:id="210" w:author="Walgren, Patrick" w:date="2024-06-04T19:52:00Z" w16du:dateUtc="2024-06-04T23:52:00Z">
        <w:r w:rsidR="00E07A72">
          <w:t xml:space="preserve">, </w:t>
        </w:r>
      </w:ins>
      <w:ins w:id="211" w:author="Walgren, Patrick" w:date="2024-06-04T19:53:00Z" w16du:dateUtc="2024-06-04T23:53:00Z">
        <w:r w:rsidR="00E07A72">
          <w:t xml:space="preserve">slowing the </w:t>
        </w:r>
      </w:ins>
      <w:ins w:id="212" w:author="Walgren, Patrick" w:date="2024-06-04T20:06:00Z" w16du:dateUtc="2024-06-05T00:06:00Z">
        <w:r w:rsidR="008D2F4F">
          <w:t>SMA deve</w:t>
        </w:r>
      </w:ins>
      <w:ins w:id="213" w:author="Walgren, Patrick" w:date="2024-06-04T20:07:00Z" w16du:dateUtc="2024-06-05T00:07:00Z">
        <w:r w:rsidR="008D2F4F">
          <w:t xml:space="preserve">lopment </w:t>
        </w:r>
      </w:ins>
      <w:ins w:id="214" w:author="Walgren, Patrick" w:date="2024-06-04T19:53:00Z" w16du:dateUtc="2024-06-04T23:53:00Z">
        <w:r w:rsidR="00E07A72">
          <w:t>process</w:t>
        </w:r>
      </w:ins>
      <w:r w:rsidRPr="009528D9">
        <w:t>.</w:t>
      </w:r>
      <w:r w:rsidR="0035716C" w:rsidRPr="009528D9">
        <w:t xml:space="preserve"> </w:t>
      </w:r>
      <w:bookmarkEnd w:id="203"/>
      <w:ins w:id="215" w:author="Walgren, Patrick" w:date="2024-06-04T20:09:00Z" w16du:dateUtc="2024-06-05T00:09:00Z">
        <w:r w:rsidR="008D2F4F" w:rsidRPr="008D2F4F">
          <w:t xml:space="preserve">Further, after compiling and synchronizing the data, there </w:t>
        </w:r>
      </w:ins>
      <w:ins w:id="216" w:author="Walgren, Patrick" w:date="2024-06-11T20:03:00Z" w16du:dateUtc="2024-06-12T00:03:00Z">
        <w:r w:rsidR="004D6A88">
          <w:t>exist</w:t>
        </w:r>
      </w:ins>
      <w:ins w:id="217" w:author="Walgren, Patrick" w:date="2024-06-04T20:09:00Z" w16du:dateUtc="2024-06-05T00:09:00Z">
        <w:r w:rsidR="008D2F4F" w:rsidRPr="008D2F4F">
          <w:t xml:space="preserve"> myriad methods of calibrating an accurate constitutive model to describe the specific SMA material behavior. </w:t>
        </w:r>
      </w:ins>
    </w:p>
    <w:p w14:paraId="66D790D4" w14:textId="1A708B1D" w:rsidR="009528D9" w:rsidRDefault="007A7F3B" w:rsidP="007A7F3B">
      <w:del w:id="218"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219"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219"/>
      <w:del w:id="220" w:author="Walgren, Patrick" w:date="2024-06-04T20:09:00Z" w16du:dateUtc="2024-06-05T00:09:00Z">
        <w:r w:rsidR="007A7F3B" w:rsidDel="008D2F4F">
          <w:delText>This tool is deemed</w:delText>
        </w:r>
      </w:del>
      <w:ins w:id="221" w:author="Walgren, Patrick" w:date="2024-06-04T20:09:00Z" w16du:dateUtc="2024-06-05T00:09:00Z">
        <w:r w:rsidR="008D2F4F">
          <w:t>We deem this tool</w:t>
        </w:r>
      </w:ins>
      <w:r w:rsidR="007A7F3B">
        <w:t xml:space="preserve"> REACT, for the Rendering of Experimental Analysis and Calibration Tool. </w:t>
      </w:r>
      <w:del w:id="222" w:author="Walgren, Patrick" w:date="2024-06-04T20:09:00Z" w16du:dateUtc="2024-06-05T00:09:00Z">
        <w:r w:rsidR="007A7F3B" w:rsidDel="008D2F4F">
          <w:delText>Our tool</w:delText>
        </w:r>
      </w:del>
      <w:ins w:id="223"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224" w:author="Walgren, Patrick" w:date="2024-06-04T20:10:00Z" w16du:dateUtc="2024-06-05T00:10:00Z">
        <w:r w:rsidR="007A7F3B" w:rsidDel="008D2F4F">
          <w:delText>SMA REACT</w:delText>
        </w:r>
      </w:del>
      <w:ins w:id="225" w:author="Walgren, Patrick" w:date="2024-06-04T20:10:00Z" w16du:dateUtc="2024-06-05T00:10:00Z">
        <w:r w:rsidR="008D2F4F">
          <w:t>The tool</w:t>
        </w:r>
      </w:ins>
      <w:r w:rsidR="007A7F3B">
        <w:t xml:space="preserve"> </w:t>
      </w:r>
      <w:del w:id="226" w:author="Walgren, Patrick" w:date="2024-06-04T20:10:00Z" w16du:dateUtc="2024-06-05T00:10:00Z">
        <w:r w:rsidR="007A7F3B" w:rsidDel="008D2F4F">
          <w:delText>consists of</w:delText>
        </w:r>
      </w:del>
      <w:ins w:id="227"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228" w:author="Walgren, Patrick" w:date="2024-06-04T20:11:00Z" w16du:dateUtc="2024-06-05T00:11:00Z">
        <w:r w:rsidR="008D2F4F">
          <w:t>processing</w:t>
        </w:r>
      </w:ins>
      <w:del w:id="229" w:author="Walgren, Patrick" w:date="2024-06-04T20:11:00Z" w16du:dateUtc="2024-06-05T00:11:00Z">
        <w:r w:rsidR="007A7F3B" w:rsidDel="008D2F4F">
          <w:delText>pre-processing and filtering,</w:delText>
        </w:r>
      </w:del>
      <w:r w:rsidR="007A7F3B">
        <w:t xml:space="preserve"> and </w:t>
      </w:r>
      <w:del w:id="230" w:author="Walgren, Patrick" w:date="2024-06-04T20:10:00Z" w16du:dateUtc="2024-06-05T00:10:00Z">
        <w:r w:rsidR="007A7F3B" w:rsidDel="008D2F4F">
          <w:delText xml:space="preserve">material </w:delText>
        </w:r>
      </w:del>
      <w:ins w:id="231"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232"/>
      <w:commentRangeStart w:id="233"/>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232"/>
      <w:r w:rsidR="008D2F4F">
        <w:rPr>
          <w:rStyle w:val="CommentReference"/>
        </w:rPr>
        <w:commentReference w:id="232"/>
      </w:r>
      <w:commentRangeEnd w:id="233"/>
      <w:r w:rsidR="00434006">
        <w:rPr>
          <w:rStyle w:val="CommentReference"/>
        </w:rPr>
        <w:commentReference w:id="233"/>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234" w:author="Walgren, Patrick" w:date="2024-05-20T20:15:00Z" w16du:dateUtc="2024-05-21T00:15:00Z"/>
          <w:b/>
          <w:bCs/>
        </w:rPr>
      </w:pPr>
      <w:commentRangeStart w:id="235"/>
      <w:del w:id="236" w:author="Walgren, Patrick" w:date="2024-05-20T20:15:00Z" w16du:dateUtc="2024-05-21T00:15:00Z">
        <w:r w:rsidDel="00ED40BE">
          <w:delText xml:space="preserve">In this work, we describe a new open-source GUI for constitutive model calibration of SMA actuators. We hope to provide a vital </w:delText>
        </w:r>
        <w:commentRangeEnd w:id="235"/>
        <w:r w:rsidDel="00ED40BE">
          <w:rPr>
            <w:rStyle w:val="CommentReference"/>
          </w:rPr>
          <w:commentReference w:id="235"/>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09F13FC2" w:rsidR="007A7F3B" w:rsidDel="00ED40BE" w:rsidRDefault="007A7F3B" w:rsidP="007A7F3B">
      <w:pPr>
        <w:rPr>
          <w:del w:id="237" w:author="Walgren, Patrick" w:date="2024-05-20T20:16:00Z" w16du:dateUtc="2024-05-21T00:16:00Z"/>
        </w:rPr>
      </w:pPr>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 xml:space="preserve">With raw force and displacement data, </w:t>
      </w:r>
      <w:del w:id="238" w:author="Walgren, Patrick" w:date="2024-06-04T20:13:00Z" w16du:dateUtc="2024-06-05T00:13:00Z">
        <w:r w:rsidDel="00764B78">
          <w:delText xml:space="preserve">the SMA </w:delText>
        </w:r>
      </w:del>
      <w:r>
        <w:t>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167EE48" w14:textId="77777777" w:rsidR="00ED40BE" w:rsidRDefault="00ED40BE" w:rsidP="00ED40BE">
      <w:pPr>
        <w:rPr>
          <w:ins w:id="239" w:author="Walgren, Patrick" w:date="2024-05-20T20:16:00Z" w16du:dateUtc="2024-05-21T00:16:00Z"/>
        </w:rPr>
      </w:pPr>
    </w:p>
    <w:p w14:paraId="4273DE2F" w14:textId="4434318A" w:rsidR="007A7F3B" w:rsidDel="00ED40BE" w:rsidRDefault="00ED40BE" w:rsidP="007A7F3B">
      <w:pPr>
        <w:rPr>
          <w:del w:id="240" w:author="Walgren, Patrick" w:date="2024-05-20T20:16:00Z" w16du:dateUtc="2024-05-21T00:16:00Z"/>
        </w:rPr>
      </w:pPr>
      <w:ins w:id="241" w:author="Walgren, Patrick" w:date="2024-05-20T20:16:00Z" w16du:dateUtc="2024-05-21T00:16:00Z">
        <w:r>
          <w:rPr>
            <w:highlight w:val="yellow"/>
          </w:rPr>
          <w:t>G</w:t>
        </w:r>
        <w:r w:rsidRPr="00F70303">
          <w:rPr>
            <w:highlight w:val="yellow"/>
          </w:rPr>
          <w:t>iven filtered and synchronized experimental data, the calibration GUI finds the best fit of constitutive model parameters (martensitic elastic modulus, austenite start temperature, etc.).</w:t>
        </w:r>
        <w:r>
          <w:t xml:space="preserve"> </w:t>
        </w:r>
      </w:ins>
    </w:p>
    <w:p w14:paraId="2D7F6D3A" w14:textId="01BCB5CB" w:rsidR="00ED40BE" w:rsidRPr="00CF2885" w:rsidRDefault="007A7F3B" w:rsidP="00ED40BE">
      <w:pPr>
        <w:rPr>
          <w:ins w:id="242" w:author="Walgren, Patrick" w:date="2024-05-20T20:16:00Z" w16du:dateUtc="2024-05-21T00:16:00Z"/>
          <w:b/>
          <w:bCs/>
        </w:rPr>
      </w:pPr>
      <w:bookmarkStart w:id="243" w:name="_Hlk164062025"/>
      <w:del w:id="244"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43"/>
      <w:r>
        <w:t>Following the thermodynamically consistent model derived by Lagoudas</w:t>
      </w:r>
      <w:del w:id="245" w:author="Walgren, Patrick" w:date="2024-06-04T20:12:00Z" w16du:dateUtc="2024-06-05T00:12:00Z">
        <w:r w:rsidDel="00764B78">
          <w:delText>,</w:delText>
        </w:r>
      </w:del>
      <w:r>
        <w:t xml:space="preserve"> et al., the developed calibration routine </w:t>
      </w:r>
      <w:commentRangeStart w:id="246"/>
      <w:r>
        <w:t xml:space="preserve">leverages global optimization strategies to minimize error between model </w:t>
      </w:r>
      <w:commentRangeEnd w:id="246"/>
      <w:r w:rsidR="009C2BEC">
        <w:rPr>
          <w:rStyle w:val="CommentReference"/>
        </w:rPr>
        <w:commentReference w:id="246"/>
      </w:r>
      <w:r>
        <w:t>prediction and experimental data.</w:t>
      </w:r>
      <w:r w:rsidR="00560D22">
        <w:t xml:space="preserve"> </w:t>
      </w:r>
      <w:ins w:id="247" w:author="Walgren, Patrick" w:date="2024-06-10T09:40:00Z" w16du:dateUtc="2024-06-10T13:40:00Z">
        <w:r w:rsidR="00CD3C41">
          <w:t>While many analogous methods exist in literature</w:t>
        </w:r>
      </w:ins>
      <w:ins w:id="248" w:author="Walgren, Patrick" w:date="2024-06-10T09:41:00Z" w16du:dateUtc="2024-06-10T13:41:00Z">
        <w:r w:rsidR="00CD3C41">
          <w:t xml:space="preserve"> </w:t>
        </w:r>
      </w:ins>
      <w:r w:rsidR="00CD3C41">
        <w:fldChar w:fldCharType="begin"/>
      </w:r>
      <w:r w:rsidR="00EB7AC3">
        <w: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CD3C41">
        <w:fldChar w:fldCharType="separate"/>
      </w:r>
      <w:r w:rsidR="00EB7AC3" w:rsidRPr="00EB7AC3">
        <w:rPr>
          <w:rFonts w:ascii="Calibri" w:hAnsi="Calibri" w:cs="Calibri"/>
        </w:rPr>
        <w:t>[19], [20], [21], [22], [23]</w:t>
      </w:r>
      <w:r w:rsidR="00CD3C41">
        <w:fldChar w:fldCharType="end"/>
      </w:r>
      <w:ins w:id="249" w:author="Walgren, Patrick" w:date="2024-06-10T09:40:00Z" w16du:dateUtc="2024-06-10T13:40:00Z">
        <w:r w:rsidR="00CD3C41">
          <w:t xml:space="preserve">, no such </w:t>
        </w:r>
      </w:ins>
      <w:ins w:id="250" w:author="Walgren, Patrick" w:date="2024-06-10T09:41:00Z" w16du:dateUtc="2024-06-10T13:41:00Z">
        <w:r w:rsidR="00CD3C41">
          <w:t xml:space="preserve">open-source resource exists for the greater community. </w:t>
        </w:r>
      </w:ins>
      <w:del w:id="251" w:author="Walgren, Patrick" w:date="2024-06-04T20:12:00Z" w16du:dateUtc="2024-06-05T00:12:00Z">
        <w:r w:rsidDel="00764B78">
          <w:delText>The tool described herein</w:delText>
        </w:r>
      </w:del>
      <w:ins w:id="252" w:author="Walgren, Patrick" w:date="2024-06-04T20:12:00Z" w16du:dateUtc="2024-06-05T00:12:00Z">
        <w:r w:rsidR="00764B78">
          <w:t>REACT</w:t>
        </w:r>
      </w:ins>
      <w:r>
        <w:t xml:space="preserve">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ins w:id="253" w:author="Walgren, Patrick" w:date="2024-05-20T20:16:00Z" w16du:dateUtc="2024-05-21T00:16:00Z">
        <w:r w:rsidR="00ED40BE">
          <w:t>We focus on the temperature-driven Lagoudas 1-D constitutive model, but</w:t>
        </w:r>
      </w:ins>
      <w:ins w:id="254" w:author="Walgren, Patrick" w:date="2024-06-04T20:14:00Z" w16du:dateUtc="2024-06-05T00:14:00Z">
        <w:r w:rsidR="00764B78">
          <w:t xml:space="preserve"> one could leverage the developed framework and extend the software</w:t>
        </w:r>
      </w:ins>
      <w:ins w:id="255" w:author="Walgren, Patrick" w:date="2024-05-20T20:16:00Z" w16du:dateUtc="2024-05-21T00:16:00Z">
        <w:r w:rsidR="00ED40BE">
          <w:t xml:space="preserve"> to consider other constitutive models, higher dimensional models (e.g., 3D models with anisotropic effects), and different loading modes (e.g., superelasticity).</w:t>
        </w:r>
      </w:ins>
    </w:p>
    <w:p w14:paraId="721F8F68" w14:textId="0C8E178D" w:rsidR="007A7F3B" w:rsidRDefault="007A7F3B" w:rsidP="007A7F3B">
      <w:del w:id="256" w:author="Walgren, Patrick" w:date="2024-05-20T20:16:00Z" w16du:dateUtc="2024-05-21T00:16:00Z">
        <w:r w:rsidDel="00ED40BE">
          <w:lastRenderedPageBreak/>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Default="007A7F3B" w:rsidP="007A7F3B">
      <w:pPr>
        <w:rPr>
          <w:ins w:id="257" w:author="Mingear, Jacob Lee" w:date="2024-06-19T09:41:00Z" w16du:dateUtc="2024-06-19T15:41:00Z"/>
          <w:b/>
          <w:bCs/>
        </w:rPr>
      </w:pPr>
      <w:r w:rsidRPr="007A7F3B">
        <w:rPr>
          <w:b/>
          <w:bCs/>
        </w:rPr>
        <w:t>Data-preprocessing</w:t>
      </w:r>
    </w:p>
    <w:p w14:paraId="4A9D76F3" w14:textId="558CC28F" w:rsidR="00007D3B" w:rsidRPr="007A7F3B" w:rsidRDefault="00007D3B" w:rsidP="007A7F3B">
      <w:pPr>
        <w:rPr>
          <w:b/>
          <w:bCs/>
        </w:rPr>
      </w:pPr>
      <w:ins w:id="258" w:author="Mingear, Jacob Lee" w:date="2024-06-19T09:41:00Z" w16du:dateUtc="2024-06-19T15:41:00Z">
        <w:r>
          <w:rPr>
            <w:rStyle w:val="ui-provider"/>
          </w:rPr>
          <w:t>Experiments and characterization on shape memory alloy devices require the data acquisition of stress, strain, temperature and sometimes more. Sometimes these data sources are compiled separately in by multiple different sensors and then must be synchronized into a single data file. Further, SMA data alone makes complex hysteresis curves and is difficult for learners to quickly make practical figures.</w:t>
        </w:r>
        <w:r>
          <w:br/>
        </w:r>
        <w:r>
          <w:br/>
        </w:r>
        <w:r>
          <w:rPr>
            <w:rStyle w:val="ui-provider"/>
          </w:rPr>
          <w:t>The first step of SMA REACT is a preprocessor which can allow for easy synchronization between multiple data inputs, cleanup errors, apply filtering, and export functional and elegant graphs in 2D and 3D. The tool can also take input of the sample geometry, such as length and cross-section, to automatically convert force and displacement data into stress and strain.</w:t>
        </w:r>
        <w:r>
          <w:br/>
        </w:r>
        <w:r>
          <w:br/>
        </w:r>
        <w:r>
          <w:rPr>
            <w:rStyle w:val="ui-provider"/>
          </w:rPr>
          <w:t>Full documentation of the pre-processor can be found in the supplemental section and in the documentation associated with the code.</w:t>
        </w:r>
        <w:r>
          <w:br/>
        </w:r>
        <w:r>
          <w:br/>
        </w:r>
        <w:r>
          <w:rPr>
            <w:rStyle w:val="ui-provider"/>
          </w:rPr>
          <w:t>Th</w:t>
        </w:r>
        <w:del w:id="259" w:author="Walgren, Patrick" w:date="2024-08-15T11:08:00Z" w16du:dateUtc="2024-08-15T17:08:00Z">
          <w:r w:rsidDel="00203F3E">
            <w:rPr>
              <w:rStyle w:val="ui-provider"/>
            </w:rPr>
            <w:delText>e cleaned up</w:delText>
          </w:r>
        </w:del>
      </w:ins>
      <w:ins w:id="260" w:author="Walgren, Patrick" w:date="2024-08-15T11:08:00Z" w16du:dateUtc="2024-08-15T17:08:00Z">
        <w:r w:rsidR="00203F3E">
          <w:rPr>
            <w:rStyle w:val="ui-provider"/>
          </w:rPr>
          <w:t>is processed</w:t>
        </w:r>
      </w:ins>
      <w:ins w:id="261" w:author="Mingear, Jacob Lee" w:date="2024-06-19T09:41:00Z" w16du:dateUtc="2024-06-19T15:41:00Z">
        <w:r>
          <w:rPr>
            <w:rStyle w:val="ui-provider"/>
          </w:rPr>
          <w:t xml:space="preserve"> data can be exported to easily integrate into the next phase of the tool, Model Calibration.</w:t>
        </w:r>
      </w:ins>
    </w:p>
    <w:p w14:paraId="29782BA9" w14:textId="77777777" w:rsidR="007A7F3B" w:rsidRDefault="007A7F3B" w:rsidP="007A7F3B"/>
    <w:p w14:paraId="022FB682" w14:textId="77777777" w:rsidR="007A7F3B" w:rsidRDefault="007A7F3B" w:rsidP="007A7F3B">
      <w:pPr>
        <w:rPr>
          <w:ins w:id="262" w:author="Walgren, Patrick" w:date="2024-06-18T19:52:00Z" w16du:dateUtc="2024-06-18T23:52:00Z"/>
          <w:b/>
          <w:bCs/>
        </w:rPr>
      </w:pPr>
      <w:commentRangeStart w:id="263"/>
      <w:r w:rsidRPr="007A7F3B">
        <w:rPr>
          <w:b/>
          <w:bCs/>
        </w:rPr>
        <w:t>Model</w:t>
      </w:r>
      <w:commentRangeEnd w:id="263"/>
      <w:r w:rsidR="00870A17">
        <w:rPr>
          <w:rStyle w:val="CommentReference"/>
        </w:rPr>
        <w:commentReference w:id="263"/>
      </w:r>
      <w:r w:rsidRPr="007A7F3B">
        <w:rPr>
          <w:b/>
          <w:bCs/>
        </w:rPr>
        <w:t xml:space="preserve"> calibration</w:t>
      </w:r>
    </w:p>
    <w:p w14:paraId="227B6CDC" w14:textId="0316A03B" w:rsidR="00442DFC" w:rsidRDefault="00442DFC" w:rsidP="00442DFC">
      <w:pPr>
        <w:rPr>
          <w:ins w:id="264" w:author="Walgren, Patrick" w:date="2024-06-18T19:53:00Z" w16du:dateUtc="2024-06-18T23:53:00Z"/>
        </w:rPr>
      </w:pPr>
      <w:commentRangeStart w:id="265"/>
      <w:ins w:id="266" w:author="Walgren, Patrick" w:date="2024-06-18T19:52:00Z" w16du:dateUtc="2024-06-18T23:52:00Z">
        <w:r>
          <w:t xml:space="preserve">Constitutive model calibration is a vital link for validating SMA behavior and designing to exploit SMA performance. </w:t>
        </w:r>
        <w:commentRangeEnd w:id="265"/>
        <w:r>
          <w:rPr>
            <w:rStyle w:val="CommentReference"/>
          </w:rPr>
          <w:commentReference w:id="265"/>
        </w:r>
      </w:ins>
      <w:ins w:id="267" w:author="Walgren, Patrick" w:date="2024-06-18T19:53:00Z" w16du:dateUtc="2024-06-18T23:53:00Z">
        <w:r w:rsidRPr="00442DFC">
          <w:t xml:space="preserve"> </w:t>
        </w:r>
        <w:r>
          <w:t xml:space="preserve">The inherent complexity of SMAs is an opportunity for more space- and weight-efficient assemblies, but a challenge from a design perspective. 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Due to the inherent nonlinear thermomechanical coupling present in SMAs, an appropriately calibrated constitutive model is </w:t>
        </w:r>
      </w:ins>
      <w:ins w:id="268" w:author="Walgren, Patrick" w:date="2024-06-18T19:54:00Z" w16du:dateUtc="2024-06-18T23:54:00Z">
        <w:r>
          <w:t>essential for system design.</w:t>
        </w:r>
      </w:ins>
    </w:p>
    <w:p w14:paraId="6C02A4D4" w14:textId="2F51C375" w:rsidR="00442DFC" w:rsidDel="00442DFC" w:rsidRDefault="00442DFC" w:rsidP="007A7F3B">
      <w:pPr>
        <w:rPr>
          <w:del w:id="269" w:author="Walgren, Patrick" w:date="2024-06-18T19:54:00Z" w16du:dateUtc="2024-06-18T23:54:00Z"/>
        </w:rPr>
      </w:pPr>
    </w:p>
    <w:p w14:paraId="7B7950F8" w14:textId="77777777" w:rsidR="007A7F3B" w:rsidDel="00442DFC" w:rsidRDefault="007A7F3B" w:rsidP="007A7F3B">
      <w:pPr>
        <w:rPr>
          <w:del w:id="270" w:author="Walgren, Patrick" w:date="2024-06-18T19:51:00Z" w16du:dateUtc="2024-06-18T23:51:00Z"/>
        </w:rPr>
      </w:pPr>
    </w:p>
    <w:p w14:paraId="78243FB1" w14:textId="07809AB3" w:rsidR="00560D22" w:rsidDel="00442DFC" w:rsidRDefault="007A7F3B" w:rsidP="007A7F3B">
      <w:pPr>
        <w:rPr>
          <w:del w:id="271" w:author="Walgren, Patrick" w:date="2024-06-18T19:51:00Z" w16du:dateUtc="2024-06-18T23:51:00Z"/>
        </w:rPr>
      </w:pPr>
      <w:bookmarkStart w:id="272" w:name="_Hlk164062237"/>
      <w:commentRangeStart w:id="273"/>
      <w:del w:id="274" w:author="Walgren, Patrick" w:date="2024-06-18T19:51:00Z" w16du:dateUtc="2024-06-18T23:51:00Z">
        <w:r w:rsidRPr="00F70303" w:rsidDel="00442DFC">
          <w:rPr>
            <w:highlight w:val="yellow"/>
          </w:rPr>
          <w:delTex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delText>
        </w:r>
        <w:bookmarkEnd w:id="272"/>
        <w:r w:rsidR="00560D22" w:rsidDel="00442DFC">
          <w:delText xml:space="preserve"> </w:delText>
        </w:r>
        <w:r w:rsidDel="00442DFC">
          <w:delText xml:space="preserve">Mathematically, calibration is the process of minimizing error between constitutive model predictions and experimental data subject to physical constraints (conservation laws, known bounds for material properties, etc.) by varying model parameters. </w:delText>
        </w:r>
        <w:commentRangeEnd w:id="273"/>
        <w:r w:rsidR="000C2720" w:rsidDel="00442DFC">
          <w:rPr>
            <w:rStyle w:val="CommentReference"/>
          </w:rPr>
          <w:commentReference w:id="273"/>
        </w:r>
      </w:del>
    </w:p>
    <w:p w14:paraId="44FC29FD" w14:textId="2CCD2B83" w:rsidR="007A7F3B" w:rsidDel="00442DFC" w:rsidRDefault="007A7F3B" w:rsidP="007A7F3B">
      <w:pPr>
        <w:rPr>
          <w:del w:id="275" w:author="Walgren, Patrick" w:date="2024-06-18T19:54:00Z" w16du:dateUtc="2024-06-18T23:54:00Z"/>
        </w:rPr>
      </w:pPr>
      <w:bookmarkStart w:id="276" w:name="_Hlk164062255"/>
      <w:del w:id="277" w:author="Walgren, Patrick" w:date="2024-06-18T19:54:00Z" w16du:dateUtc="2024-06-18T23:54:00Z">
        <w:r w:rsidRPr="00F70303" w:rsidDel="00442DFC">
          <w:rPr>
            <w:highlight w:val="yellow"/>
          </w:rPr>
          <w:delText>An appropriately calibrated constitutive model is essential for design of complex systems with SMAs.</w:delText>
        </w:r>
        <w:r w:rsidDel="00442DFC">
          <w:delText xml:space="preserve"> </w:delText>
        </w:r>
        <w:bookmarkEnd w:id="276"/>
        <w:r w:rsidDel="00442DFC">
          <w:delText>The inherent thermomechanical coupling present in SMAs makes it important to understand how the SMA component will behave when installed in the system and subject to relevant loading conditions.</w:delText>
        </w:r>
        <w:r w:rsidR="00560D22" w:rsidDel="00442DFC">
          <w:delText xml:space="preserve"> </w:delText>
        </w:r>
      </w:del>
      <w:del w:id="278" w:author="Walgren, Patrick" w:date="2024-06-18T19:52:00Z" w16du:dateUtc="2024-06-18T23:52:00Z">
        <w:r w:rsidDel="00442DFC">
          <w:delText xml:space="preserve">Understanding the strain recovery behavior of SMAs, especially in the presence of minor loops, is crucial to </w:delText>
        </w:r>
      </w:del>
      <w:del w:id="279" w:author="Walgren, Patrick" w:date="2024-06-04T20:16:00Z" w16du:dateUtc="2024-06-05T00:16:00Z">
        <w:r w:rsidDel="00FC331D">
          <w:delText>designing the entirety of the engineering component</w:delText>
        </w:r>
      </w:del>
      <w:del w:id="280" w:author="Walgren, Patrick" w:date="2024-06-18T19:52:00Z" w16du:dateUtc="2024-06-18T23:52:00Z">
        <w:r w:rsidDel="00442DFC">
          <w:delText>.</w:delText>
        </w:r>
        <w:r w:rsidR="00560D22" w:rsidDel="00442DFC">
          <w:delText xml:space="preserve"> </w:delText>
        </w:r>
        <w:r w:rsidDel="00442DFC">
          <w:delText xml:space="preserve">The inherent complexity of Shape Memory Alloys is an opportunity </w:delText>
        </w:r>
      </w:del>
      <w:del w:id="281" w:author="Walgren, Patrick" w:date="2024-06-04T20:16:00Z" w16du:dateUtc="2024-06-05T00:16:00Z">
        <w:r w:rsidDel="00FC331D">
          <w:delText>to design more</w:delText>
        </w:r>
      </w:del>
      <w:del w:id="282" w:author="Walgren, Patrick" w:date="2024-06-18T19:52:00Z" w16du:dateUtc="2024-06-18T23:52:00Z">
        <w:r w:rsidDel="00442DFC">
          <w:delText xml:space="preserve"> space- and weight-efficient assemblies, but a challenge </w:delText>
        </w:r>
      </w:del>
      <w:del w:id="283" w:author="Walgren, Patrick" w:date="2024-06-04T20:16:00Z" w16du:dateUtc="2024-06-05T00:16:00Z">
        <w:r w:rsidDel="00FC331D">
          <w:delText>to accurately design these systems to perform as intended</w:delText>
        </w:r>
      </w:del>
      <w:del w:id="284" w:author="Walgren, Patrick" w:date="2024-06-18T19:52:00Z" w16du:dateUtc="2024-06-18T23:52:00Z">
        <w:r w:rsidDel="00442DFC">
          <w:delText>.</w:delText>
        </w:r>
        <w:r w:rsidR="00560D22" w:rsidDel="00442DFC">
          <w:delText xml:space="preserve"> </w:delText>
        </w:r>
        <w:r w:rsidR="00F70303" w:rsidDel="00442DFC">
          <w:delText xml:space="preserve">For many applications, selecting a particular SMA component based on transformation temperature and maximum transformation strain is insufficient; the transformation temperatures and actuation strain in the </w:delText>
        </w:r>
        <w:r w:rsidR="00F70303" w:rsidRPr="007A7F3B" w:rsidDel="00442DFC">
          <w:rPr>
            <w:i/>
            <w:iCs/>
          </w:rPr>
          <w:delText>operating stress regime</w:delText>
        </w:r>
        <w:r w:rsidR="00F70303" w:rsidDel="00442DFC">
          <w:delText xml:space="preserve"> must be well characterized and predictable. </w:delText>
        </w:r>
        <w:commentRangeStart w:id="285"/>
        <w:r w:rsidR="00F70303" w:rsidDel="00442DFC">
          <w:delText xml:space="preserve">Constitutive model calibration is a vital link for designing and validating SMA performance. </w:delText>
        </w:r>
        <w:commentRangeEnd w:id="285"/>
        <w:r w:rsidR="00FC331D" w:rsidDel="00442DFC">
          <w:rPr>
            <w:rStyle w:val="CommentReference"/>
          </w:rPr>
          <w:commentReference w:id="285"/>
        </w:r>
      </w:del>
    </w:p>
    <w:p w14:paraId="66D2DBC5" w14:textId="02AE88A1" w:rsidR="00A267DB" w:rsidRDefault="007A7F3B" w:rsidP="00A267DB">
      <w:bookmarkStart w:id="286" w:name="_Hlk164062335"/>
      <w:r w:rsidRPr="00F70303">
        <w:rPr>
          <w:highlight w:val="yellow"/>
        </w:rPr>
        <w:t>Historically, SMA model calibration has been performed analytically, based on analyst</w:t>
      </w:r>
      <w:ins w:id="287" w:author="Walgren, Patrick" w:date="2024-06-04T20:19:00Z" w16du:dateUtc="2024-06-05T00:19:00Z">
        <w:r w:rsidR="000C2720">
          <w:rPr>
            <w:highlight w:val="yellow"/>
          </w:rPr>
          <w:t xml:space="preserve"> intuition</w:t>
        </w:r>
      </w:ins>
      <w:del w:id="288" w:author="Walgren, Patrick" w:date="2024-06-04T20:19:00Z" w16du:dateUtc="2024-06-05T00:19:00Z">
        <w:r w:rsidRPr="00F70303" w:rsidDel="000C2720">
          <w:rPr>
            <w:highlight w:val="yellow"/>
          </w:rPr>
          <w:delText>s’ best-guesses of appropriate properties</w:delText>
        </w:r>
      </w:del>
      <w:r w:rsidRPr="00F70303">
        <w:rPr>
          <w:highlight w:val="yellow"/>
        </w:rPr>
        <w:t>, and via numerical optimization.</w:t>
      </w:r>
      <w:r w:rsidR="00560D22">
        <w:t xml:space="preserve"> </w:t>
      </w:r>
      <w:bookmarkEnd w:id="286"/>
      <w:r>
        <w:t>Closed-form analytical results/expressions can be derived for simple models</w:t>
      </w:r>
      <w:del w:id="289" w:author="Walgren, Patrick" w:date="2024-06-11T20:10:00Z" w16du:dateUtc="2024-06-12T00:10:00Z">
        <w:r w:rsidDel="009C126B">
          <w:delText xml:space="preserve"> (e.g., cite cite cite)</w:delText>
        </w:r>
      </w:del>
      <w:r>
        <w:t xml:space="preserve"> when a deterministic amount of data is available</w:t>
      </w:r>
      <w:r w:rsidR="009C2BEC">
        <w:t xml:space="preserve"> </w:t>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EB7AC3">
        <w:instrText xml:space="preserve"> ADDIN ZOTERO_ITEM CSL_CITATION {"citationID":"PZ67Vil1","properties":{"formattedCitation":"[19], [20], [23], [24]","plainCitation":"[19], [20], [23], [24]","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EB7AC3" w:rsidRPr="00EB7AC3">
        <w:rPr>
          <w:rFonts w:ascii="Calibri" w:hAnsi="Calibri" w:cs="Calibri"/>
        </w:rPr>
        <w:t>[19], [20], [23], [24]</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1102D002" w14:textId="22A35026" w:rsidR="00A267DB" w:rsidRDefault="00A267DB" w:rsidP="00A267DB">
      <w:bookmarkStart w:id="290" w:name="_Hlk164063250"/>
      <w:r w:rsidRPr="00A267DB">
        <w:rPr>
          <w:highlight w:val="yellow"/>
        </w:rPr>
        <w:t xml:space="preserve">For this work, due to the inherent interdependence of so many </w:t>
      </w:r>
      <w:commentRangeStart w:id="291"/>
      <w:r w:rsidRPr="00A267DB">
        <w:rPr>
          <w:highlight w:val="yellow"/>
        </w:rPr>
        <w:t>material properties</w:t>
      </w:r>
      <w:commentRangeEnd w:id="291"/>
      <w:r w:rsidR="00442DFC">
        <w:rPr>
          <w:rStyle w:val="CommentReference"/>
        </w:rPr>
        <w:commentReference w:id="291"/>
      </w:r>
      <w:r w:rsidRPr="00A267DB">
        <w:rPr>
          <w:highlight w:val="yellow"/>
        </w:rPr>
        <w:t>, and assuming that the driving factor for calibration is proper fit of experimental data, we can approach the calibration problem as a numerical optimization problem.</w:t>
      </w:r>
      <w:r>
        <w:t xml:space="preserve"> </w:t>
      </w:r>
      <w:bookmarkEnd w:id="290"/>
      <w:r>
        <w:t xml:space="preserve">For constant force thermal cycle experiments, strain is </w:t>
      </w:r>
      <w:r>
        <w:lastRenderedPageBreak/>
        <w:t>measured as a function of temperature at certain stress levels. We seek a set of material properties</w:t>
      </w:r>
      <w:ins w:id="292" w:author="Walgren, Patrick" w:date="2024-06-04T20:20:00Z" w16du:dateUtc="2024-06-05T00:20:00Z">
        <w:r w:rsidR="000C2720">
          <w:t xml:space="preserve"> such</w:t>
        </w:r>
      </w:ins>
      <w:r>
        <w:t xml:space="preserve"> that</w:t>
      </w:r>
      <w:ins w:id="293" w:author="Walgren, Patrick" w:date="2024-06-04T20:20:00Z" w16du:dateUtc="2024-06-05T00:20:00Z">
        <w:r w:rsidR="000C2720">
          <w:t xml:space="preserve"> the calibrated constitutive model</w:t>
        </w:r>
      </w:ins>
      <w:r>
        <w:t xml:space="preserve"> best matches the experimental data over this set of experiments. </w:t>
      </w:r>
      <w:del w:id="294" w:author="Walgren, Patrick" w:date="2024-06-04T20:20:00Z" w16du:dateUtc="2024-06-05T00:20:00Z">
        <w:r w:rsidDel="000C2720">
          <w:delText>This can be represented as a mathematical optimization problem</w:delText>
        </w:r>
      </w:del>
      <w:del w:id="295" w:author="Walgren, Patrick" w:date="2024-06-04T19:40:00Z" w16du:dateUtc="2024-06-04T23:40:00Z">
        <w:r w:rsidDel="00C93B97">
          <w:delText xml:space="preserve">.  </w:delText>
        </w:r>
      </w:del>
    </w:p>
    <w:p w14:paraId="7A84B8B7" w14:textId="14E24FFC" w:rsidR="00A267DB" w:rsidRDefault="00A267DB" w:rsidP="00A267DB">
      <w:bookmarkStart w:id="296" w:name="_Hlk164063265"/>
      <w:r w:rsidRPr="00A267DB">
        <w:rPr>
          <w:highlight w:val="yellow"/>
        </w:rPr>
        <w:t xml:space="preserve">Because of the </w:t>
      </w:r>
      <w:commentRangeStart w:id="297"/>
      <w:commentRangeStart w:id="298"/>
      <w:r w:rsidRPr="00A267DB">
        <w:rPr>
          <w:highlight w:val="yellow"/>
        </w:rPr>
        <w:t>aforementioned material property interdependence</w:t>
      </w:r>
      <w:commentRangeEnd w:id="297"/>
      <w:r w:rsidR="000C2720">
        <w:rPr>
          <w:rStyle w:val="CommentReference"/>
        </w:rPr>
        <w:commentReference w:id="297"/>
      </w:r>
      <w:commentRangeEnd w:id="298"/>
      <w:r w:rsidR="00442DFC">
        <w:rPr>
          <w:rStyle w:val="CommentReference"/>
        </w:rPr>
        <w:commentReference w:id="298"/>
      </w:r>
      <w:r w:rsidRPr="00A267DB">
        <w:rPr>
          <w:highlight w:val="yellow"/>
        </w:rPr>
        <w:t xml:space="preserve">, we use a hybrid optimization </w:t>
      </w:r>
      <w:del w:id="299" w:author="Walgren, Patrick" w:date="2024-06-18T19:55:00Z" w16du:dateUtc="2024-06-18T23:55:00Z">
        <w:r w:rsidRPr="00A267DB" w:rsidDel="00442DFC">
          <w:rPr>
            <w:highlight w:val="yellow"/>
          </w:rPr>
          <w:delText>scheme to best balance global searches with local optima; when multiple experiments are conducted, this optimization problem is overdetermined so there may exist many local optima</w:delText>
        </w:r>
      </w:del>
      <w:ins w:id="300" w:author="Walgren, Patrick" w:date="2024-06-18T19:55:00Z" w16du:dateUtc="2024-06-18T23:55:00Z">
        <w:r w:rsidR="00442DFC">
          <w:rPr>
            <w:highlight w:val="yellow"/>
          </w:rPr>
          <w:t>scheme</w:t>
        </w:r>
      </w:ins>
      <w:r w:rsidRPr="00A267DB">
        <w:rPr>
          <w:highlight w:val="yellow"/>
        </w:rPr>
        <w:t>.</w:t>
      </w:r>
      <w:r>
        <w:t xml:space="preserve"> </w:t>
      </w:r>
      <w:bookmarkEnd w:id="296"/>
      <w:del w:id="301" w:author="Walgren, Patrick" w:date="2024-06-18T19:56:00Z" w16du:dateUtc="2024-06-18T23:56:00Z">
        <w:r w:rsidDel="00442DFC">
          <w:delText xml:space="preserve">Hybrid </w:delText>
        </w:r>
      </w:del>
      <w:ins w:id="302" w:author="Walgren, Patrick" w:date="2024-06-18T19:56:00Z" w16du:dateUtc="2024-06-18T23:56:00Z">
        <w:r w:rsidR="00442DFC">
          <w:t xml:space="preserve">Hybrid </w:t>
        </w:r>
      </w:ins>
      <w:r>
        <w:t xml:space="preserve">optimization </w:t>
      </w:r>
      <w:del w:id="303" w:author="Walgren, Patrick" w:date="2024-06-04T20:26:00Z" w16du:dateUtc="2024-06-05T00:26:00Z">
        <w:r w:rsidDel="001210B3">
          <w:delText>consists of two main</w:delText>
        </w:r>
      </w:del>
      <w:ins w:id="304" w:author="Walgren, Patrick" w:date="2024-06-04T20:26:00Z" w16du:dateUtc="2024-06-05T00:26:00Z">
        <w:r w:rsidR="001210B3">
          <w:t>comprises two</w:t>
        </w:r>
      </w:ins>
      <w:r>
        <w:t xml:space="preserve"> stages: global optimization followed by a local search on the best set of design variables that the global optimization found. The global optimization searches the entire space and</w:t>
      </w:r>
      <w:ins w:id="305" w:author="Walgren, Patrick" w:date="2024-06-04T20:23:00Z" w16du:dateUtc="2024-06-05T00:23:00Z">
        <w:r w:rsidR="000C2720">
          <w:t xml:space="preserve"> provides a starting </w:t>
        </w:r>
      </w:ins>
      <w:ins w:id="306" w:author="Walgren, Patrick" w:date="2024-06-04T20:26:00Z" w16du:dateUtc="2024-06-05T00:26:00Z">
        <w:r w:rsidR="001210B3">
          <w:t>point</w:t>
        </w:r>
      </w:ins>
      <w:ins w:id="307" w:author="Walgren, Patrick" w:date="2024-06-04T20:23:00Z" w16du:dateUtc="2024-06-05T00:23:00Z">
        <w:r w:rsidR="000C2720">
          <w:t xml:space="preserve"> for</w:t>
        </w:r>
      </w:ins>
      <w:del w:id="308" w:author="Walgren, Patrick" w:date="2024-06-04T20:23:00Z" w16du:dateUtc="2024-06-05T00:23:00Z">
        <w:r w:rsidDel="000C2720">
          <w:delText xml:space="preserve"> hopefully finds the small region where the best solution lies. Then,</w:delText>
        </w:r>
      </w:del>
      <w:del w:id="309" w:author="Walgren, Patrick" w:date="2024-06-04T20:24:00Z" w16du:dateUtc="2024-06-05T00:24:00Z">
        <w:r w:rsidDel="000C2720">
          <w:delText xml:space="preserve"> based on that point,</w:delText>
        </w:r>
      </w:del>
      <w:r>
        <w:t xml:space="preserve"> a </w:t>
      </w:r>
      <w:ins w:id="310" w:author="Walgren, Patrick" w:date="2024-06-04T20:26:00Z" w16du:dateUtc="2024-06-05T00:26:00Z">
        <w:r w:rsidR="001210B3">
          <w:t xml:space="preserve">local </w:t>
        </w:r>
      </w:ins>
      <w:r>
        <w:t xml:space="preserve">gradient-based optimization </w:t>
      </w:r>
      <w:del w:id="311" w:author="Walgren, Patrick" w:date="2024-06-04T20:24:00Z" w16du:dateUtc="2024-06-05T00:24:00Z">
        <w:r w:rsidDel="000C2720">
          <w:delText xml:space="preserve">is implemented </w:delText>
        </w:r>
      </w:del>
      <w:r>
        <w:t>to find the mathematical</w:t>
      </w:r>
      <w:ins w:id="312" w:author="Walgren, Patrick" w:date="2024-06-04T20:24:00Z" w16du:dateUtc="2024-06-05T00:24:00Z">
        <w:r w:rsidR="000C2720">
          <w:t>ly</w:t>
        </w:r>
      </w:ins>
      <w:r>
        <w:t xml:space="preserve"> optimum </w:t>
      </w:r>
      <w:del w:id="313" w:author="Walgren, Patrick" w:date="2024-06-04T20:26:00Z" w16du:dateUtc="2024-06-05T00:26:00Z">
        <w:r w:rsidDel="001210B3">
          <w:delText>point</w:delText>
        </w:r>
      </w:del>
      <w:ins w:id="314" w:author="Walgren, Patrick" w:date="2024-06-04T20:26:00Z" w16du:dateUtc="2024-06-05T00:26:00Z">
        <w:r w:rsidR="001210B3">
          <w:t>solution</w:t>
        </w:r>
      </w:ins>
      <w:ins w:id="315" w:author="Walgren, Patrick" w:date="2024-06-04T20:24:00Z" w16du:dateUtc="2024-06-05T00:24:00Z">
        <w:r w:rsidR="000C2720">
          <w:t>.</w:t>
        </w:r>
      </w:ins>
      <w:del w:id="316" w:author="Walgren, Patrick" w:date="2024-06-04T20:24:00Z" w16du:dateUtc="2024-06-05T00:24:00Z">
        <w:r w:rsidDel="000C2720">
          <w:delText xml:space="preserve"> in that smaller subset of the design space.</w:delText>
        </w:r>
      </w:del>
      <w:r>
        <w:t xml:space="preserve"> </w:t>
      </w:r>
      <w:del w:id="317"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2ED6CA6D" w:rsidR="00A267DB" w:rsidRDefault="00A267DB" w:rsidP="00A267DB">
      <w:bookmarkStart w:id="318"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EB7AC3">
        <w:rPr>
          <w:highlight w:val="yellow"/>
        </w:rPr>
        <w:instrText xml:space="preserve"> ADDIN ZOTERO_ITEM CSL_CITATION {"citationID":"9V31gCsb","properties":{"formattedCitation":"[25], [26]","plainCitation":"[25], [26]","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EB7AC3" w:rsidRPr="00EB7AC3">
        <w:rPr>
          <w:rFonts w:ascii="Calibri" w:hAnsi="Calibri" w:cs="Calibri"/>
          <w:highlight w:val="yellow"/>
        </w:rPr>
        <w:t>[25], [26]</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EB7AC3">
        <w:rPr>
          <w:highlight w:val="yellow"/>
        </w:rPr>
        <w:instrText xml:space="preserve"> ADDIN ZOTERO_ITEM CSL_CITATION {"citationID":"n23ijMVk","properties":{"formattedCitation":"[27]","plainCitation":"[27]","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EB7AC3" w:rsidRPr="00EB7AC3">
        <w:rPr>
          <w:rFonts w:ascii="Calibri" w:hAnsi="Calibri" w:cs="Calibri"/>
          <w:highlight w:val="yellow"/>
        </w:rPr>
        <w:t>[27]</w:t>
      </w:r>
      <w:r w:rsidR="007755B3">
        <w:rPr>
          <w:highlight w:val="yellow"/>
        </w:rPr>
        <w:fldChar w:fldCharType="end"/>
      </w:r>
      <w:r w:rsidRPr="00A267DB">
        <w:rPr>
          <w:highlight w:val="yellow"/>
        </w:rPr>
        <w:t xml:space="preserve"> for the local search, although the tool is modular and other optimization algorithms can be</w:t>
      </w:r>
      <w:del w:id="319" w:author="Walgren, Patrick" w:date="2024-06-04T20:29:00Z" w16du:dateUtc="2024-06-05T00:29:00Z">
        <w:r w:rsidRPr="00A267DB" w:rsidDel="002F5A8B">
          <w:rPr>
            <w:highlight w:val="yellow"/>
          </w:rPr>
          <w:delText xml:space="preserve"> easily</w:delText>
        </w:r>
      </w:del>
      <w:r w:rsidRPr="00A267DB">
        <w:rPr>
          <w:highlight w:val="yellow"/>
        </w:rPr>
        <w:t xml:space="preserve"> inserted in lieu of the ones discussed herein.</w:t>
      </w:r>
      <w:r>
        <w:t xml:space="preserve"> </w:t>
      </w:r>
      <w:bookmarkEnd w:id="318"/>
      <w:ins w:id="320" w:author="Walgren, Patrick" w:date="2024-06-04T20:26:00Z" w16du:dateUtc="2024-06-05T00:26:00Z">
        <w:r w:rsidR="002F5A8B">
          <w:t>For all examples we discuss,</w:t>
        </w:r>
      </w:ins>
      <w:ins w:id="321" w:author="Walgren, Patrick" w:date="2024-06-04T20:27:00Z" w16du:dateUtc="2024-06-05T00:27:00Z">
        <w:r w:rsidR="002F5A8B">
          <w:t xml:space="preserve"> </w:t>
        </w:r>
      </w:ins>
      <w:del w:id="322" w:author="Walgren, Patrick" w:date="2024-06-04T20:27:00Z" w16du:dateUtc="2024-06-05T00:27:00Z">
        <w:r w:rsidDel="002F5A8B">
          <w:delText>T</w:delText>
        </w:r>
      </w:del>
      <w:ins w:id="323" w:author="Walgren, Patrick" w:date="2024-06-04T20:27:00Z" w16du:dateUtc="2024-06-05T00:27:00Z">
        <w:r w:rsidR="002F5A8B">
          <w:t>t</w:t>
        </w:r>
      </w:ins>
      <w:r>
        <w:t xml:space="preserve">he </w:t>
      </w:r>
      <w:ins w:id="324" w:author="Walgren, Patrick" w:date="2024-06-04T20:27:00Z" w16du:dateUtc="2024-06-05T00:27:00Z">
        <w:r w:rsidR="002F5A8B">
          <w:t xml:space="preserve">we specify the </w:t>
        </w:r>
      </w:ins>
      <w:r>
        <w:t>population size</w:t>
      </w:r>
      <w:ins w:id="325" w:author="Walgren, Patrick" w:date="2024-06-04T20:27:00Z" w16du:dateUtc="2024-06-05T00:27:00Z">
        <w:r w:rsidR="002F5A8B">
          <w:t xml:space="preserve"> and number of generations to be 100 and at least 10, respectively for NSG</w:t>
        </w:r>
      </w:ins>
      <w:ins w:id="326" w:author="Walgren, Patrick" w:date="2024-06-04T20:28:00Z" w16du:dateUtc="2024-06-05T00:28:00Z">
        <w:r w:rsidR="002F5A8B">
          <w:t>A-II</w:t>
        </w:r>
      </w:ins>
      <w:ins w:id="327" w:author="Walgren, Patrick" w:date="2024-06-04T20:27:00Z" w16du:dateUtc="2024-06-05T00:27:00Z">
        <w:r w:rsidR="002F5A8B">
          <w:t>.</w:t>
        </w:r>
      </w:ins>
      <w:r>
        <w:t xml:space="preserve"> </w:t>
      </w:r>
      <w:del w:id="328" w:author="Walgren, Patrick" w:date="2024-06-04T20:28:00Z" w16du:dateUtc="2024-06-05T00:28:00Z">
        <w:r w:rsidDel="002F5A8B">
          <w:delText xml:space="preserve">for NSGA-II is </w:delText>
        </w:r>
      </w:del>
      <w:del w:id="329" w:author="Walgren, Patrick" w:date="2024-06-04T20:27:00Z" w16du:dateUtc="2024-06-05T00:27:00Z">
        <w:r w:rsidDel="002F5A8B">
          <w:delText xml:space="preserve">commonly </w:delText>
        </w:r>
      </w:del>
      <w:del w:id="330" w:author="Walgren, Patrick" w:date="2024-06-04T20:28:00Z" w16du:dateUtc="2024-06-05T00:28:00Z">
        <w:r w:rsidDel="002F5A8B">
          <w:delText xml:space="preserve">set to 100 and the genetic algorithm is typically run for at least 10 generations, while </w:delText>
        </w:r>
      </w:del>
      <w:r>
        <w:t xml:space="preserve">SLSQP </w:t>
      </w:r>
      <w:del w:id="331" w:author="Walgren, Patrick" w:date="2024-06-04T20:28:00Z" w16du:dateUtc="2024-06-05T00:28:00Z">
        <w:r w:rsidDel="002F5A8B">
          <w:delText>is set to run for approximately</w:delText>
        </w:r>
      </w:del>
      <w:ins w:id="332" w:author="Walgren, Patrick" w:date="2024-06-04T20:28:00Z" w16du:dateUtc="2024-06-05T00:28:00Z">
        <w:r w:rsidR="002F5A8B">
          <w:t>is constrained to</w:t>
        </w:r>
      </w:ins>
      <w:r>
        <w:t xml:space="preserve"> 100 maximum iterations. All </w:t>
      </w:r>
      <w:del w:id="333" w:author="Walgren, Patrick" w:date="2024-06-04T20:29:00Z" w16du:dateUtc="2024-06-05T00:29:00Z">
        <w:r w:rsidDel="002F5A8B">
          <w:delText xml:space="preserve">optimization </w:delText>
        </w:r>
      </w:del>
      <w:ins w:id="334"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commentRangeStart w:id="335"/>
      <w:r w:rsidRPr="007A7F3B">
        <w:rPr>
          <w:b/>
          <w:bCs/>
        </w:rPr>
        <w:t>One-dimensional Lagoudas SMA Constitutive Model</w:t>
      </w:r>
      <w:commentRangeEnd w:id="335"/>
      <w:r w:rsidR="006F4BB1">
        <w:rPr>
          <w:rStyle w:val="CommentReference"/>
        </w:rPr>
        <w:commentReference w:id="335"/>
      </w:r>
    </w:p>
    <w:p w14:paraId="6ECEF70B" w14:textId="0946DEDC" w:rsidR="00A267DB" w:rsidRDefault="007A7F3B" w:rsidP="00A267DB">
      <w:bookmarkStart w:id="336" w:name="_Hlk164063389"/>
      <w:commentRangeStart w:id="337"/>
      <w:commentRangeStart w:id="338"/>
      <w:commentRangeStart w:id="339"/>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336"/>
      <w:r>
        <w:t>In this</w:t>
      </w:r>
      <w:commentRangeEnd w:id="337"/>
      <w:r w:rsidR="00A267DB">
        <w:rPr>
          <w:rStyle w:val="CommentReference"/>
        </w:rPr>
        <w:commentReference w:id="337"/>
      </w:r>
      <w:commentRangeEnd w:id="338"/>
      <w:r w:rsidR="006A1B98">
        <w:rPr>
          <w:rStyle w:val="CommentReference"/>
        </w:rPr>
        <w:commentReference w:id="338"/>
      </w:r>
      <w:commentRangeEnd w:id="339"/>
      <w:r w:rsidR="006F4BB1">
        <w:rPr>
          <w:rStyle w:val="CommentReference"/>
        </w:rPr>
        <w:commentReference w:id="339"/>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w:t>
      </w:r>
      <w:del w:id="340" w:author="Walgren, Patrick" w:date="2024-06-04T19:40:00Z" w16du:dateUtc="2024-06-04T23:40:00Z">
        <w:r w:rsidDel="00C93B97">
          <w:delText xml:space="preserve">. </w:delText>
        </w:r>
        <w:r w:rsidR="00560D22" w:rsidDel="00C93B97">
          <w:delText xml:space="preserve"> </w:delText>
        </w:r>
      </w:del>
      <w:ins w:id="341" w:author="Walgren, Patrick" w:date="2024-06-04T19:40:00Z" w16du:dateUtc="2024-06-04T23:40:00Z">
        <w:r w:rsidR="00C93B97">
          <w:t xml:space="preserve">. </w:t>
        </w:r>
      </w:ins>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45D75C38" w:rsidR="00A267DB" w:rsidRDefault="00A267DB" w:rsidP="00A267DB">
      <w:bookmarkStart w:id="342" w:name="_Hlk164063734"/>
      <w:commentRangeStart w:id="343"/>
      <w:r w:rsidRPr="00A267DB">
        <w:rPr>
          <w:highlight w:val="yellow"/>
        </w:rPr>
        <w:lastRenderedPageBreak/>
        <w:t>Alternatively, we can discuss the model from the lens of how the calibrated parameters affect constitutive response</w:t>
      </w:r>
      <w:commentRangeEnd w:id="343"/>
      <w:r w:rsidR="00DC7663">
        <w:rPr>
          <w:rStyle w:val="CommentReference"/>
        </w:rPr>
        <w:commentReference w:id="343"/>
      </w:r>
      <w:r w:rsidRPr="00A267DB">
        <w:rPr>
          <w:highlight w:val="yellow"/>
        </w:rPr>
        <w:t>.</w:t>
      </w:r>
      <w:r>
        <w:t xml:space="preserve"> </w:t>
      </w:r>
      <w:bookmarkEnd w:id="342"/>
      <w:commentRangeStart w:id="344"/>
      <w:del w:id="345" w:author="Walgren, Patrick" w:date="2024-06-08T07:29:00Z" w16du:dateUtc="2024-06-08T11:29:00Z">
        <w:r w:rsidDel="000D430F">
          <w:delText>In shape memory alloy constitutive modeling, three distinct plots are crucial to understand:</w:delText>
        </w:r>
      </w:del>
      <w:ins w:id="346" w:author="Walgren, Patrick" w:date="2024-06-08T07:29:00Z" w16du:dateUtc="2024-06-08T11:29:00Z">
        <w:r w:rsidR="000D430F">
          <w:t>We can describe these relationships via three figures:</w:t>
        </w:r>
      </w:ins>
      <w:commentRangeEnd w:id="344"/>
      <w:ins w:id="347" w:author="Walgren, Patrick" w:date="2024-06-08T07:30:00Z" w16du:dateUtc="2024-06-08T11:30:00Z">
        <w:r w:rsidR="000D430F">
          <w:rPr>
            <w:rStyle w:val="CommentReference"/>
          </w:rPr>
          <w:commentReference w:id="344"/>
        </w:r>
      </w:ins>
    </w:p>
    <w:p w14:paraId="2E875A13" w14:textId="77777777" w:rsidR="00A267DB" w:rsidRPr="00B33422" w:rsidRDefault="00A267DB" w:rsidP="00A267DB">
      <w:pPr>
        <w:pStyle w:val="ListParagraph"/>
        <w:numPr>
          <w:ilvl w:val="0"/>
          <w:numId w:val="1"/>
        </w:numPr>
      </w:pPr>
      <w:r>
        <w:t xml:space="preserve">The phase diagram (Figure 3a), which describes the surfaces that </w:t>
      </w:r>
      <w:commentRangeStart w:id="348"/>
      <w:commentRangeStart w:id="349"/>
      <w:commentRangeStart w:id="350"/>
      <w:r>
        <w:t>define forward and reverse transformation in stress-temperature space</w:t>
      </w:r>
      <w:commentRangeEnd w:id="348"/>
      <w:r w:rsidR="00DC7663">
        <w:rPr>
          <w:rStyle w:val="CommentReference"/>
        </w:rPr>
        <w:commentReference w:id="348"/>
      </w:r>
      <w:commentRangeEnd w:id="349"/>
      <w:r w:rsidR="00434006">
        <w:rPr>
          <w:rStyle w:val="CommentReference"/>
        </w:rPr>
        <w:commentReference w:id="349"/>
      </w:r>
      <w:commentRangeEnd w:id="350"/>
      <w:r w:rsidR="00434006">
        <w:rPr>
          <w:rStyle w:val="CommentReference"/>
        </w:rPr>
        <w:commentReference w:id="350"/>
      </w:r>
      <w:r>
        <w:t xml:space="preserve">. Zero-stress transformation temperatures can be found by inspection, and the stress-influence coefficients are defined as the slopes of the </w:t>
      </w:r>
      <w:commentRangeStart w:id="351"/>
      <w:r>
        <w:t xml:space="preserve">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w:t>
      </w:r>
      <w:commentRangeEnd w:id="351"/>
      <w:r w:rsidR="000D430F">
        <w:rPr>
          <w:rStyle w:val="CommentReference"/>
        </w:rPr>
        <w:commentReference w:id="351"/>
      </w:r>
      <w:r>
        <w:t xml:space="preserve">. </w:t>
      </w:r>
      <w:r w:rsidRPr="00B33422">
        <w:rPr>
          <w:color w:val="FF0000"/>
        </w:rPr>
        <w:t>Get a citation on this. Talk to Hartl?</w:t>
      </w:r>
    </w:p>
    <w:p w14:paraId="19974D97" w14:textId="5BFDB1AF" w:rsidR="00A267DB" w:rsidRDefault="00A267DB" w:rsidP="00A267DB">
      <w:pPr>
        <w:pStyle w:val="ListParagraph"/>
        <w:numPr>
          <w:ilvl w:val="0"/>
          <w:numId w:val="1"/>
        </w:numPr>
      </w:pPr>
      <w:r>
        <w:t xml:space="preserve">Constant-force thermal cycles (Figure 3b), which describe material behavior in strain-temperature </w:t>
      </w:r>
      <w:ins w:id="352" w:author="Walgren, Patrick" w:date="2024-06-08T07:33:00Z" w16du:dateUtc="2024-06-08T11:33:00Z">
        <w:r w:rsidR="000D430F">
          <w:t>space</w:t>
        </w:r>
      </w:ins>
      <w:del w:id="353" w:author="Walgren, Patrick" w:date="2024-06-08T07:33:00Z" w16du:dateUtc="2024-06-08T11:33:00Z">
        <w:r w:rsidDel="000D430F">
          <w:delText>response</w:delText>
        </w:r>
      </w:del>
      <w:r>
        <w:t xml:space="preserve"> and inform designers of actuator-like behavior. The elastic moduli, transformation strain properties, and thermal expansion coefficient can be extracted from this data. Additionally, this plot can give intuition about the smooth hardening coefficients. </w:t>
      </w:r>
      <w:commentRangeStart w:id="354"/>
      <w:r>
        <w:t>Note that the transformation strain properties are not simply the strain in martensite minus the strain in austenite; this is a measure of total strain, and the transformation strain must be calculated by applying Hooke's law.</w:t>
      </w:r>
      <w:commentRangeEnd w:id="354"/>
      <w:r w:rsidR="006329EF">
        <w:rPr>
          <w:rStyle w:val="CommentReference"/>
        </w:rPr>
        <w:commentReference w:id="354"/>
      </w:r>
    </w:p>
    <w:p w14:paraId="5C8866A8" w14:textId="446EC126"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w:t>
      </w:r>
      <w:ins w:id="355" w:author="Walgren, Patrick" w:date="2024-08-15T11:09:00Z" w16du:dateUtc="2024-08-15T17:09:00Z">
        <w:r w:rsidR="003C0182">
          <w:t xml:space="preserve"> </w:t>
        </w:r>
      </w:ins>
      <w:r w:rsidR="003C0182">
        <w:fldChar w:fldCharType="begin"/>
      </w:r>
      <w:r w:rsidR="00EB7AC3">
        <w:instrText xml:space="preserve"> ADDIN ZOTERO_ITEM CSL_CITATION {"citationID":"PdnQIFF2","properties":{"formattedCitation":"[18]","plainCitation":"[18]","noteIndex":0},"citationItems":[{"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3C0182">
        <w:fldChar w:fldCharType="separate"/>
      </w:r>
      <w:r w:rsidR="00EB7AC3" w:rsidRPr="00EB7AC3">
        <w:rPr>
          <w:rFonts w:ascii="Calibri" w:hAnsi="Calibri" w:cs="Calibri"/>
        </w:rPr>
        <w:t>[18]</w:t>
      </w:r>
      <w:r w:rsidR="003C0182">
        <w:fldChar w:fldCharType="end"/>
      </w:r>
      <w:r>
        <w:t xml:space="preserve">.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del w:id="356" w:author="Walgren, Patrick" w:date="2024-06-04T19:40:00Z" w16du:dateUtc="2024-06-04T23:40:00Z">
        <w:r w:rsidDel="00C93B97">
          <w:delText xml:space="preserve">.  </w:delText>
        </w:r>
      </w:del>
      <w:ins w:id="357" w:author="Walgren, Patrick" w:date="2024-06-04T19:40:00Z" w16du:dateUtc="2024-06-04T23:40:00Z">
        <w:r w:rsidR="00C93B97">
          <w:t xml:space="preserve">. </w:t>
        </w:r>
      </w:ins>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25008B01" w:rsidR="00A267DB" w:rsidRPr="00BD1F08" w:rsidRDefault="00A267DB" w:rsidP="00A267DB">
      <w:pPr>
        <w:rPr>
          <w:color w:val="FF0000"/>
        </w:rPr>
      </w:pPr>
      <w:bookmarkStart w:id="358" w:name="_Hlk164063769"/>
      <w:r w:rsidRPr="00A267DB">
        <w:rPr>
          <w:highlight w:val="yellow"/>
        </w:rPr>
        <w:t>As mentioned earlier, the seventeen material properties that define shape memory alloy constitutive response are unique but interdependent.</w:t>
      </w:r>
      <w:r>
        <w:t xml:space="preserve"> </w:t>
      </w:r>
      <w:bookmarkEnd w:id="358"/>
      <w:r>
        <w:t xml:space="preserve">For example, a change in smooth hardening coefficient will </w:t>
      </w:r>
      <w:del w:id="359" w:author="Walgren, Patrick" w:date="2024-06-08T07:38:00Z" w16du:dateUtc="2024-06-08T11:38:00Z">
        <w:r w:rsidDel="00E17B28">
          <w:delText>result in</w:delText>
        </w:r>
      </w:del>
      <w:ins w:id="360" w:author="Walgren, Patrick" w:date="2024-06-08T07:38:00Z" w16du:dateUtc="2024-06-08T11:38:00Z">
        <w:r w:rsidR="00E17B28">
          <w:t>cause</w:t>
        </w:r>
      </w:ins>
      <w:r>
        <w:t xml:space="preserve"> a change in the corresponding zero-stress transformation temperature. </w:t>
      </w:r>
      <w:commentRangeStart w:id="361"/>
      <w:commentRangeStart w:id="362"/>
      <w:del w:id="363"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w:t>
      </w:r>
      <w:ins w:id="364" w:author="Walgren, Patrick" w:date="2024-06-08T07:39:00Z" w16du:dateUtc="2024-06-08T11:39:00Z">
        <w:r w:rsidR="00F453AD">
          <w:t xml:space="preserve"> (which is the definition </w:t>
        </w:r>
      </w:ins>
      <w:ins w:id="365" w:author="Walgren, Patrick" w:date="2024-06-08T07:40:00Z" w16du:dateUtc="2024-06-08T11:40:00Z">
        <w:r w:rsidR="00F453AD">
          <w:t xml:space="preserve">used in </w:t>
        </w:r>
      </w:ins>
      <w:ins w:id="366" w:author="Walgren, Patrick" w:date="2024-06-08T07:39:00Z" w16du:dateUtc="2024-06-08T11:39:00Z">
        <w:r w:rsidR="00F453AD">
          <w:t xml:space="preserve">ASTM </w:t>
        </w:r>
      </w:ins>
      <w:ins w:id="367" w:author="Walgren, Patrick" w:date="2024-06-08T07:40:00Z" w16du:dateUtc="2024-06-08T11:40:00Z">
        <w:r w:rsidR="00F453AD" w:rsidRPr="009C2BEC">
          <w:rPr>
            <w:rFonts w:ascii="Calibri" w:hAnsi="Calibri" w:cs="Calibri"/>
          </w:rPr>
          <w:t>E3097</w:t>
        </w:r>
        <w:commentRangeEnd w:id="361"/>
        <w:r w:rsidR="00F453AD">
          <w:rPr>
            <w:rStyle w:val="CommentReference"/>
          </w:rPr>
          <w:commentReference w:id="361"/>
        </w:r>
      </w:ins>
      <w:commentRangeEnd w:id="362"/>
      <w:r w:rsidR="00434006">
        <w:rPr>
          <w:rStyle w:val="CommentReference"/>
        </w:rPr>
        <w:commentReference w:id="362"/>
      </w:r>
      <w:ins w:id="368" w:author="Walgren, Patrick" w:date="2024-06-08T07:39:00Z" w16du:dateUtc="2024-06-08T11:39:00Z">
        <w:r w:rsidR="00F453AD">
          <w:t>)</w:t>
        </w:r>
      </w:ins>
      <w:ins w:id="369" w:author="Walgren, Patrick" w:date="2024-08-15T11:09:00Z" w16du:dateUtc="2024-08-15T17:09:00Z">
        <w:r w:rsidR="003C0182">
          <w:t xml:space="preserve"> </w:t>
        </w:r>
      </w:ins>
      <w:r w:rsidR="003C0182">
        <w:fldChar w:fldCharType="begin"/>
      </w:r>
      <w:r w:rsidR="00EB7AC3">
        <w:instrText xml:space="preserve"> ADDIN ZOTERO_ITEM CSL_CITATION {"citationID":"wnnH6pqH","properties":{"formattedCitation":"[10]","plainCitation":"[10]","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003C0182">
        <w:fldChar w:fldCharType="separate"/>
      </w:r>
      <w:r w:rsidR="00EB7AC3" w:rsidRPr="00EB7AC3">
        <w:rPr>
          <w:rFonts w:ascii="Calibri" w:hAnsi="Calibri" w:cs="Calibri"/>
        </w:rPr>
        <w:t>[10]</w:t>
      </w:r>
      <w:r w:rsidR="003C0182">
        <w:fldChar w:fldCharType="end"/>
      </w:r>
      <w:r w:rsidR="00B30C6F">
        <w:t xml:space="preserve">. </w:t>
      </w:r>
      <w:commentRangeStart w:id="370"/>
      <w:commentRangeStart w:id="371"/>
      <w:r w:rsidR="00B30C6F">
        <w:t>In past work, manually updating smooth hardness coefficients, transformation temperatures, and stress-influence temperatures to best fit experimental data has been the most time-intensive part of calibration.</w:t>
      </w:r>
      <w:commentRangeEnd w:id="370"/>
      <w:r w:rsidR="00F453AD">
        <w:rPr>
          <w:rStyle w:val="CommentReference"/>
        </w:rPr>
        <w:commentReference w:id="370"/>
      </w:r>
      <w:commentRangeEnd w:id="371"/>
      <w:r w:rsidR="00434006">
        <w:rPr>
          <w:rStyle w:val="CommentReference"/>
        </w:rPr>
        <w:commentReference w:id="371"/>
      </w:r>
    </w:p>
    <w:p w14:paraId="35120ADF" w14:textId="77777777" w:rsidR="00A267DB" w:rsidRDefault="00A267DB" w:rsidP="00A267DB"/>
    <w:p w14:paraId="1037DEB0" w14:textId="0612EFA1" w:rsidR="00A267DB" w:rsidRDefault="00F453AD" w:rsidP="00A267DB">
      <w:bookmarkStart w:id="372" w:name="_Hlk164063788"/>
      <w:commentRangeStart w:id="373"/>
      <w:ins w:id="374" w:author="Walgren, Patrick" w:date="2024-06-08T07:43:00Z" w16du:dateUtc="2024-06-08T11:43:00Z">
        <w:r w:rsidRPr="00F453AD">
          <w:rPr>
            <w:highlight w:val="yellow"/>
            <w:rPrChange w:id="375" w:author="Walgren, Patrick" w:date="2024-06-08T07:43:00Z" w16du:dateUtc="2024-06-08T11:43:00Z">
              <w:rPr/>
            </w:rPrChange>
          </w:rPr>
          <w:t>Many other material properties are interdependent</w:t>
        </w:r>
      </w:ins>
      <w:del w:id="376" w:author="Walgren, Patrick" w:date="2024-06-08T07:43:00Z" w16du:dateUtc="2024-06-08T11:43:00Z">
        <w:r w:rsidR="00A267DB" w:rsidRPr="00F453AD" w:rsidDel="00F453AD">
          <w:rPr>
            <w:highlight w:val="yellow"/>
          </w:rPr>
          <w:delText>Many other material properties are interrelated as well</w:delText>
        </w:r>
      </w:del>
      <w:r w:rsidR="00A267DB" w:rsidRPr="00F453AD">
        <w:rPr>
          <w:highlight w:val="yellow"/>
        </w:rPr>
        <w:t xml:space="preserve">; </w:t>
      </w:r>
      <w:del w:id="377" w:author="Walgren, Patrick" w:date="2024-06-09T20:37:00Z" w16du:dateUtc="2024-06-10T00:37:00Z">
        <w:r w:rsidR="00A267DB" w:rsidRPr="00F453AD" w:rsidDel="004A5AC6">
          <w:rPr>
            <w:highlight w:val="yellow"/>
          </w:rPr>
          <w:delText xml:space="preserve">changing </w:delText>
        </w:r>
      </w:del>
      <w:ins w:id="378" w:author="Walgren, Patrick" w:date="2024-06-09T20:37:00Z" w16du:dateUtc="2024-06-10T00:37:00Z">
        <w:r w:rsidR="004A5AC6">
          <w:rPr>
            <w:highlight w:val="yellow"/>
          </w:rPr>
          <w:t>a change in</w:t>
        </w:r>
        <w:r w:rsidR="004A5AC6" w:rsidRPr="00F453AD">
          <w:rPr>
            <w:highlight w:val="yellow"/>
          </w:rPr>
          <w:t xml:space="preserve"> </w:t>
        </w:r>
      </w:ins>
      <w:r w:rsidR="00A267DB" w:rsidRPr="00F453AD">
        <w:rPr>
          <w:highlight w:val="yellow"/>
        </w:rPr>
        <w:t xml:space="preserve">transformation strain properties will </w:t>
      </w:r>
      <w:del w:id="379" w:author="Walgren, Patrick" w:date="2024-06-09T20:37:00Z" w16du:dateUtc="2024-06-10T00:37:00Z">
        <w:r w:rsidR="00A267DB" w:rsidRPr="00F453AD" w:rsidDel="004A5AC6">
          <w:rPr>
            <w:highlight w:val="yellow"/>
          </w:rPr>
          <w:delText xml:space="preserve">change </w:delText>
        </w:r>
      </w:del>
      <w:ins w:id="380" w:author="Walgren, Patrick" w:date="2024-06-09T20:37:00Z" w16du:dateUtc="2024-06-10T00:37:00Z">
        <w:r w:rsidR="004A5AC6">
          <w:rPr>
            <w:highlight w:val="yellow"/>
          </w:rPr>
          <w:t>be reflected in</w:t>
        </w:r>
        <w:r w:rsidR="004A5AC6" w:rsidRPr="00F453AD">
          <w:rPr>
            <w:highlight w:val="yellow"/>
          </w:rPr>
          <w:t xml:space="preserve"> </w:t>
        </w:r>
      </w:ins>
      <w:r w:rsidR="00A267DB" w:rsidRPr="00F453AD">
        <w:rPr>
          <w:highlight w:val="yellow"/>
        </w:rPr>
        <w:t xml:space="preserve">both the strain-temperature response </w:t>
      </w:r>
      <w:r w:rsidR="00A267DB" w:rsidRPr="00A267DB">
        <w:rPr>
          <w:highlight w:val="yellow"/>
        </w:rPr>
        <w:t>and the shape of the transformation surfaces</w:t>
      </w:r>
      <w:commentRangeEnd w:id="373"/>
      <w:r>
        <w:rPr>
          <w:rStyle w:val="CommentReference"/>
        </w:rPr>
        <w:commentReference w:id="373"/>
      </w:r>
      <w:r w:rsidR="00A267DB" w:rsidRPr="00A267DB">
        <w:rPr>
          <w:highlight w:val="yellow"/>
        </w:rPr>
        <w:t>.</w:t>
      </w:r>
      <w:r w:rsidR="00A267DB">
        <w:t xml:space="preserve"> </w:t>
      </w:r>
      <w:bookmarkEnd w:id="372"/>
      <w:r w:rsidR="00A267DB">
        <w:t xml:space="preserve">Additionally, while the stress-influence coefficients are single numbers for each phase, they are only one part of the </w:t>
      </w:r>
      <w:commentRangeStart w:id="381"/>
      <w:r w:rsidR="00A267DB">
        <w:t>mathematical expression to define the transformation surface in stress-temperature space</w:t>
      </w:r>
      <w:commentRangeEnd w:id="381"/>
      <w:r w:rsidR="00DE3B5C">
        <w:rPr>
          <w:rStyle w:val="CommentReference"/>
        </w:rPr>
        <w:commentReference w:id="381"/>
      </w:r>
      <w:r w:rsidR="00A267DB">
        <w:t xml:space="preserve">. </w:t>
      </w:r>
      <w:ins w:id="382" w:author="Walgren, Patrick" w:date="2024-06-08T07:52:00Z" w16du:dateUtc="2024-06-08T11:52:00Z">
        <w:r w:rsidR="00CB0A86" w:rsidRPr="00CB0A86">
          <w:t>For these reasons, calibration must leverage numerical optimization to ensure a robust fit of experimental data.</w:t>
        </w:r>
      </w:ins>
      <w:del w:id="383" w:author="Walgren, Patrick" w:date="2024-06-08T07:52:00Z" w16du:dateUtc="2024-06-08T11:52:00Z">
        <w:r w:rsidR="00A267DB" w:rsidDel="00CB0A86">
          <w:delText xml:space="preserve">For these reasons, to ensure a robust fit of experimental data (which herein we assume consists of many strain-temperature cycles at various stress levels), numerical optimization is needed. </w:delText>
        </w:r>
      </w:del>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13267EB6"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ins w:id="384" w:author="Walgren, Patrick" w:date="2024-06-08T07:54:00Z" w16du:dateUtc="2024-06-08T11:54:00Z">
        <w:r w:rsidR="00CB0A86" w:rsidRPr="00CB0A86">
          <w:t xml:space="preserve">If </w:t>
        </w:r>
        <w:commentRangeStart w:id="385"/>
        <w:r w:rsidR="00CB0A86" w:rsidRPr="00CB0A86">
          <w:t>the SMA designer</w:t>
        </w:r>
      </w:ins>
      <w:commentRangeEnd w:id="385"/>
      <w:ins w:id="386" w:author="Walgren, Patrick" w:date="2024-06-08T07:55:00Z" w16du:dateUtc="2024-06-08T11:55:00Z">
        <w:r w:rsidR="00CB0A86">
          <w:rPr>
            <w:rStyle w:val="CommentReference"/>
          </w:rPr>
          <w:commentReference w:id="385"/>
        </w:r>
      </w:ins>
      <w:ins w:id="387" w:author="Walgren, Patrick" w:date="2024-06-08T07:54:00Z" w16du:dateUtc="2024-06-08T11:54:00Z">
        <w:r w:rsidR="00CB0A86" w:rsidRPr="00CB0A86">
          <w:t xml:space="preserve"> has prior knowledge of certain properties (e.g., Young’s moduli from tensile tests), they can define these properties and the optimization will minimize error between model prediction and experiment by varying all other material properties.</w:t>
        </w:r>
        <w:r w:rsidR="00CB0A86">
          <w:t xml:space="preserve"> </w:t>
        </w:r>
      </w:ins>
      <w:del w:id="388"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r>
        <w:t xml:space="preserve">In this way, our GUI allows the designer greater flexibility than previous methods, but </w:t>
      </w:r>
      <w:commentRangeStart w:id="389"/>
      <w:r>
        <w:t>the typical iterative method can still be used</w:t>
      </w:r>
      <w:commentRangeEnd w:id="389"/>
      <w:r w:rsidR="00CB0A86">
        <w:rPr>
          <w:rStyle w:val="CommentReference"/>
        </w:rPr>
        <w:commentReference w:id="389"/>
      </w:r>
      <w:r>
        <w:t>.</w:t>
      </w:r>
      <w:r w:rsidR="00B33422">
        <w:t xml:space="preserve"> </w:t>
      </w:r>
      <w:r>
        <w:t>The only difference is the speed in which different combinations of material properties and their respective bounds can be tested.</w:t>
      </w:r>
    </w:p>
    <w:p w14:paraId="377D5178" w14:textId="5D45E8D4" w:rsidR="007A7F3B" w:rsidRDefault="00871254" w:rsidP="007A7F3B">
      <w:bookmarkStart w:id="390" w:name="_Hlk164063918"/>
      <w:ins w:id="391" w:author="Walgren, Patrick" w:date="2024-06-08T08:00:00Z" w16du:dateUtc="2024-06-08T12:00:00Z">
        <w:r w:rsidRPr="00871254">
          <w:t>Depending on the size of the optimization, each calibration routine can execute in less than 10 minutes, and those who are not innately familiar with the Lagoudas SMA constitutive model can easily digest the results.</w:t>
        </w:r>
        <w:r>
          <w:t xml:space="preserve"> </w:t>
        </w:r>
      </w:ins>
      <w:del w:id="392"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390"/>
      <w:r w:rsidR="007A7F3B">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4AD2DB26"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EB7AC3">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EB7AC3" w:rsidRPr="00EB7AC3">
        <w:rPr>
          <w:rFonts w:ascii="Calibri" w:hAnsi="Calibri" w:cs="Calibri"/>
        </w:rPr>
        <w:t>[28]</w:t>
      </w:r>
      <w:r>
        <w:fldChar w:fldCharType="end"/>
      </w:r>
      <w:r>
        <w:t>.</w:t>
      </w:r>
    </w:p>
    <w:p w14:paraId="1B83B053" w14:textId="3223F833" w:rsidR="007A7F3B" w:rsidRDefault="00476B8C" w:rsidP="007A7F3B">
      <w:bookmarkStart w:id="393"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394"/>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393"/>
      <w:r>
        <w:t xml:space="preserve">. Each test requires stress-strain-temperature histories. </w:t>
      </w:r>
      <w:commentRangeEnd w:id="394"/>
      <w:r w:rsidR="00854464">
        <w:rPr>
          <w:rStyle w:val="CommentReference"/>
        </w:rPr>
        <w:commentReference w:id="394"/>
      </w:r>
    </w:p>
    <w:p w14:paraId="79CD63A1" w14:textId="63B90E28"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EB7AC3">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EB7AC3" w:rsidRPr="00EB7AC3">
        <w:rPr>
          <w:rFonts w:ascii="Calibri" w:hAnsi="Calibri" w:cs="Calibri"/>
        </w:rPr>
        <w:t>[28]</w:t>
      </w:r>
      <w:r w:rsidR="008C2023">
        <w:fldChar w:fldCharType="end"/>
      </w:r>
      <w:r w:rsidR="00920C7C">
        <w:t xml:space="preserve">. </w:t>
      </w:r>
      <w:ins w:id="395" w:author="Walgren, Patrick" w:date="2024-06-08T08:02:00Z" w16du:dateUtc="2024-06-08T12:02:00Z">
        <w:r w:rsidR="00842010" w:rsidRPr="00842010">
          <w:t>NiTiHf is a relevant material system, with many members of the SMA community exploring Hf additions for high-temperature performance</w:t>
        </w:r>
      </w:ins>
      <w:del w:id="396"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EB7AC3">
        <w:instrText xml:space="preserve"> ADDIN ZOTERO_ITEM CSL_CITATION {"citationID":"FosWdOLW","properties":{"formattedCitation":"[28], [29], [30]","plainCitation":"[28], [29], [30]","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EB7AC3" w:rsidRPr="00EB7AC3">
        <w:rPr>
          <w:rFonts w:ascii="Calibri" w:hAnsi="Calibri" w:cs="Calibri"/>
        </w:rPr>
        <w:t>[28], [29], [30]</w:t>
      </w:r>
      <w:r w:rsidR="00B75EF4">
        <w:fldChar w:fldCharType="end"/>
      </w:r>
      <w:r w:rsidR="00B75EF4">
        <w:t xml:space="preserve">. </w:t>
      </w:r>
      <w:r w:rsidR="00920C7C">
        <w:t>Additionally, the quality and quantity of data (</w:t>
      </w:r>
      <w:ins w:id="397" w:author="Walgren, Patrick" w:date="2024-06-08T08:03:00Z" w16du:dateUtc="2024-06-08T12:03:00Z">
        <w:r w:rsidR="00B82778">
          <w:t xml:space="preserve">i.e., </w:t>
        </w:r>
      </w:ins>
      <w:r w:rsidR="00920C7C">
        <w:t>six different constant force thermal cycl</w:t>
      </w:r>
      <w:del w:id="398" w:author="Walgren, Patrick" w:date="2024-06-08T08:03:00Z" w16du:dateUtc="2024-06-08T12:03:00Z">
        <w:r w:rsidR="00920C7C" w:rsidDel="00B82778">
          <w:delText>ing tests were performed</w:delText>
        </w:r>
      </w:del>
      <w:ins w:id="399" w:author="Walgren, Patrick" w:date="2024-06-08T08:03:00Z" w16du:dateUtc="2024-06-08T12:03:00Z">
        <w:r w:rsidR="00B82778">
          <w:t>es</w:t>
        </w:r>
      </w:ins>
      <w:r w:rsidR="00920C7C">
        <w:t xml:space="preserve">),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400"/>
      <w:commentRangeStart w:id="401"/>
      <w:r w:rsidRPr="007A7F3B">
        <w:rPr>
          <w:b/>
          <w:bCs/>
        </w:rPr>
        <w:t>Conventional calibration procedure</w:t>
      </w:r>
      <w:commentRangeEnd w:id="400"/>
      <w:r w:rsidR="00F04AA5">
        <w:rPr>
          <w:rStyle w:val="CommentReference"/>
        </w:rPr>
        <w:commentReference w:id="400"/>
      </w:r>
      <w:commentRangeEnd w:id="401"/>
      <w:r w:rsidR="00B8340B">
        <w:rPr>
          <w:rStyle w:val="CommentReference"/>
        </w:rPr>
        <w:commentReference w:id="401"/>
      </w:r>
    </w:p>
    <w:p w14:paraId="33E996BE" w14:textId="10EC19F8" w:rsidR="00476B8C" w:rsidRDefault="00476B8C" w:rsidP="007A7F3B">
      <w:bookmarkStart w:id="402" w:name="_Hlk164411746"/>
      <w:del w:id="403" w:author="Walgren, Patrick" w:date="2024-06-08T08:04:00Z" w16du:dateUtc="2024-06-08T12:04:00Z">
        <w:r w:rsidRPr="00A81DBD" w:rsidDel="00B8340B">
          <w:rPr>
            <w:highlight w:val="yellow"/>
          </w:rPr>
          <w:delText>Calibration of t</w:delText>
        </w:r>
      </w:del>
      <w:ins w:id="404"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402"/>
      <w:r w:rsidRPr="00A81DBD">
        <w:rPr>
          <w:highlight w:val="yellow"/>
        </w:rPr>
        <w:t>.</w:t>
      </w:r>
      <w:r>
        <w:t xml:space="preserve"> However, due to the nonlinearities present in the model with respect to the current transformation strain (H_cur) and smooth hardening coefficients (n_i), optimization, or nonlinear curve fitting, is still required. </w:t>
      </w:r>
      <w:ins w:id="405" w:author="Walgren, Patrick" w:date="2024-06-08T08:09:00Z" w16du:dateUtc="2024-06-08T12:09:00Z">
        <w:r w:rsidR="008D3ECA">
          <w:t>W</w:t>
        </w:r>
      </w:ins>
      <w:del w:id="406"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407" w:name="_Hlk166610788"/>
            <w:r>
              <w:t>c)</w:t>
            </w:r>
            <w:r w:rsidR="00A96E3A">
              <w:t xml:space="preserve"> Austenite elastic modulus can be found via Hooke's law at the reference temperature, which is a model parameter defined by the analyst.</w:t>
            </w:r>
            <w:bookmarkEnd w:id="407"/>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408" w:author="Walgren, Patrick" w:date="2024-06-08T08:10:00Z" w16du:dateUtc="2024-06-08T12:10:00Z">
              <w:r w:rsidR="008D3ECA" w:rsidRPr="008D3ECA">
                <w:t>Nonlinear curve fitting is necessary to find transformation strain properties, Marteniste elastic modulus, and coefficient of thermal expansion.</w:t>
              </w:r>
            </w:ins>
            <w:del w:id="409"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410"/>
      <w:r w:rsidRPr="006577A5">
        <w:rPr>
          <w:i/>
          <w:iCs/>
        </w:rPr>
        <w:t>Figure</w:t>
      </w:r>
      <w:r>
        <w:rPr>
          <w:i/>
          <w:iCs/>
        </w:rPr>
        <w:t xml:space="preserve"> 5</w:t>
      </w:r>
      <w:r w:rsidRPr="006577A5">
        <w:rPr>
          <w:i/>
          <w:iCs/>
        </w:rPr>
        <w:t xml:space="preserve">: </w:t>
      </w:r>
      <w:r>
        <w:rPr>
          <w:i/>
          <w:iCs/>
        </w:rPr>
        <w:t xml:space="preserve">Given constant-stress thermal cycling (CFTC) data for </w:t>
      </w:r>
      <w:del w:id="411" w:author="Walgren, Patrick" w:date="2024-06-08T08:11:00Z" w16du:dateUtc="2024-06-08T12:11:00Z">
        <w:r w:rsidDel="008D3ECA">
          <w:rPr>
            <w:i/>
            <w:iCs/>
          </w:rPr>
          <w:delText>a number of</w:delText>
        </w:r>
      </w:del>
      <w:ins w:id="412"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410"/>
      <w:r w:rsidR="00A679DA">
        <w:rPr>
          <w:rStyle w:val="CommentReference"/>
        </w:rPr>
        <w:commentReference w:id="410"/>
      </w:r>
    </w:p>
    <w:p w14:paraId="512E7716" w14:textId="77B8CE4A" w:rsidR="00476B8C" w:rsidRDefault="00476B8C" w:rsidP="007A7F3B">
      <w:bookmarkStart w:id="413" w:name="_Hlk164411759"/>
      <w:r w:rsidRPr="00A81DBD">
        <w:rPr>
          <w:highlight w:val="yellow"/>
        </w:rPr>
        <w:t>First, transformation temperatures for each tested stress level can be estimated via the tangent method or similar</w:t>
      </w:r>
      <w:bookmarkEnd w:id="413"/>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414" w:author="Walgren, Patrick" w:date="2024-06-04T19:40:00Z" w16du:dateUtc="2024-06-04T23:40:00Z">
        <w:r w:rsidR="00CF100C" w:rsidDel="00C93B97">
          <w:delText xml:space="preserve">. </w:delText>
        </w:r>
        <w:r w:rsidR="002D560C" w:rsidDel="00C93B97">
          <w:delText xml:space="preserve"> </w:delText>
        </w:r>
      </w:del>
      <w:ins w:id="415"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EB7AC3">
        <w: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EB7AC3" w:rsidRPr="00EB7AC3">
        <w:rPr>
          <w:rFonts w:ascii="Calibri" w:hAnsi="Calibri" w:cs="Calibri"/>
        </w:rPr>
        <w:t>[28]</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416"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416"/>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417"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417"/>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418"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419"/>
      <w:r>
        <w:rPr>
          <w:rFonts w:eastAsiaTheme="minorEastAsia"/>
        </w:rPr>
        <w:t>where</w:t>
      </w:r>
      <w:commentRangeEnd w:id="419"/>
      <w:r w:rsidR="00C44B2D">
        <w:rPr>
          <w:rStyle w:val="CommentReference"/>
        </w:rPr>
        <w:commentReference w:id="419"/>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420" w:author="Walgren, Patrick" w:date="2024-06-08T08:26:00Z" w16du:dateUtc="2024-06-08T12:26:00Z"/>
          <w:moveTo w:id="421" w:author="Walgren, Patrick" w:date="2024-06-08T08:26:00Z" w16du:dateUtc="2024-06-08T12:26:00Z"/>
          <w:rFonts w:eastAsiaTheme="minorEastAsia"/>
          <w:iCs/>
        </w:rPr>
      </w:pPr>
      <w:bookmarkStart w:id="422" w:name="_Hlk164411840"/>
      <w:r w:rsidRPr="00A81DBD">
        <w:rPr>
          <w:rFonts w:eastAsiaTheme="minorEastAsia"/>
          <w:highlight w:val="yellow"/>
        </w:rPr>
        <w:t>Both of these approaches to calculate the remaining thermoelastic properties and transformation strain properties may introduce modeling errors.</w:t>
      </w:r>
      <w:bookmarkEnd w:id="422"/>
      <w:ins w:id="423" w:author="Walgren, Patrick" w:date="2024-06-08T08:26:00Z" w16du:dateUtc="2024-06-08T12:26:00Z">
        <w:r w:rsidR="00002B6A">
          <w:rPr>
            <w:rFonts w:eastAsiaTheme="minorEastAsia"/>
          </w:rPr>
          <w:t xml:space="preserve"> </w:t>
        </w:r>
      </w:ins>
      <w:del w:id="424" w:author="Walgren, Patrick" w:date="2024-06-08T08:26:00Z" w16du:dateUtc="2024-06-08T12:26:00Z">
        <w:r w:rsidDel="00002B6A">
          <w:rPr>
            <w:rFonts w:eastAsiaTheme="minorEastAsia"/>
          </w:rPr>
          <w:delText xml:space="preserve"> </w:delText>
        </w:r>
      </w:del>
      <w:ins w:id="425" w:author="Walgren, Patrick" w:date="2024-06-08T08:26:00Z" w16du:dateUtc="2024-06-08T12:26:00Z">
        <w:r w:rsidR="00002B6A">
          <w:rPr>
            <w:rFonts w:eastAsiaTheme="minorEastAsia"/>
          </w:rPr>
          <w:t>T</w:t>
        </w:r>
      </w:ins>
      <w:moveToRangeStart w:id="426" w:author="Walgren, Patrick" w:date="2024-06-08T08:26:00Z" w:name="move168727599"/>
      <w:moveTo w:id="427" w:author="Walgren, Patrick" w:date="2024-06-08T08:26:00Z" w16du:dateUtc="2024-06-08T12:26:00Z">
        <w:del w:id="428"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ins w:id="429" w:author="Walgren, Patrick" w:date="2024-06-08T08:26:00Z" w16du:dateUtc="2024-06-08T12:26:00Z">
          <w:r w:rsidR="00212273">
            <w:rPr>
              <w:rFonts w:eastAsiaTheme="minorEastAsia"/>
            </w:rPr>
            <w:t>he</w:t>
          </w:r>
        </w:ins>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430"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431"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432"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433"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434"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435"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436"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437" w:author="Walgren, Patrick" w:date="2024-06-08T08:26:00Z" w16du:dateUtc="2024-06-08T12:26:00Z">
                        <w:r w:rsidR="00002B6A">
                          <w:rPr>
                            <w:rFonts w:eastAsiaTheme="minorEastAsia"/>
                            <w:iCs/>
                          </w:rPr>
                          <w:t xml:space="preserve"> for materials with small and large changes in transformation strain as a </w:t>
                        </w:r>
                        <w:r w:rsidR="00002B6A">
                          <w:rPr>
                            <w:rFonts w:eastAsiaTheme="minorEastAsia"/>
                            <w:iCs/>
                          </w:rPr>
                          <w:lastRenderedPageBreak/>
                          <w:t xml:space="preserve">function of stress, respectively. </w:t>
                        </w:r>
                      </w:moveTo>
                    </w:moveTo>
                  </w:moveTo>
                </w:moveTo>
              </w:moveTo>
            </w:moveTo>
          </w:moveTo>
        </w:moveTo>
      </w:moveTo>
    </w:p>
    <w:moveToRangeEnd w:id="426"/>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w:t>
      </w:r>
      <w:moveFromRangeStart w:id="438" w:author="Walgren, Patrick" w:date="2024-06-08T08:26:00Z" w:name="move168727599"/>
      <w:moveFrom w:id="439"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440"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441"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442"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443"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444"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445"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446"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447"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438"/>
                    </w:moveFrom>
                  </w:moveFrom>
                </w:moveFrom>
              </w:moveFrom>
            </w:moveFrom>
          </w:moveFrom>
        </w:moveFrom>
      </w:moveFrom>
    </w:p>
    <w:p w14:paraId="6BBAD676" w14:textId="769BDEF4" w:rsidR="007A7F3B" w:rsidRDefault="00854464" w:rsidP="007A7F3B">
      <w:pPr>
        <w:rPr>
          <w:rFonts w:eastAsiaTheme="minorEastAsia"/>
          <w:iCs/>
        </w:rPr>
      </w:pPr>
      <w:bookmarkStart w:id="448"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448"/>
      <w:r>
        <w:t xml:space="preserve"> </w:t>
      </w:r>
      <w:ins w:id="449" w:author="Walgren, Patrick" w:date="2024-06-08T08:27:00Z" w16du:dateUtc="2024-06-08T12:27:00Z">
        <w:r w:rsidR="001F0640">
          <w:t>D</w:t>
        </w:r>
      </w:ins>
      <w:del w:id="450"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451"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15ED7808"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w:t>
      </w:r>
      <w:del w:id="452" w:author="Walgren, Patrick" w:date="2024-06-08T08:33:00Z" w16du:dateUtc="2024-06-08T12:33:00Z">
        <w:r w:rsidR="00A27F28" w:rsidDel="00F90695">
          <w:rPr>
            <w:rFonts w:eastAsiaTheme="minorEastAsia"/>
          </w:rPr>
          <w:delText>a number of</w:delText>
        </w:r>
      </w:del>
      <w:ins w:id="453"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454" w:author="Walgren, Patrick" w:date="2024-06-08T08:33:00Z" w16du:dateUtc="2024-06-08T12:33:00Z">
        <w:r w:rsidR="00F90695">
          <w:rPr>
            <w:rFonts w:eastAsiaTheme="minorEastAsia"/>
          </w:rPr>
          <w:t>T</w:t>
        </w:r>
      </w:ins>
      <w:del w:id="455"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456"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457" w:author="Walgren, Patrick" w:date="2024-06-08T08:33:00Z" w16du:dateUtc="2024-06-08T12:33:00Z">
        <w:r w:rsidR="00F90695">
          <w:rPr>
            <w:rFonts w:eastAsiaTheme="minorEastAsia"/>
          </w:rPr>
          <w:t xml:space="preserve">, as shown by the large deviance between model and experiment in </w:t>
        </w:r>
      </w:ins>
      <w:ins w:id="458" w:author="Walgren, Patrick" w:date="2024-06-08T08:39:00Z" w16du:dateUtc="2024-06-08T12:39:00Z">
        <w:r w:rsidR="00EC43C1">
          <w:rPr>
            <w:rFonts w:eastAsiaTheme="minorEastAsia"/>
          </w:rPr>
          <w:t>Martensite</w:t>
        </w:r>
      </w:ins>
      <w:ins w:id="459" w:author="Walgren, Patrick" w:date="2024-06-08T08:33:00Z" w16du:dateUtc="2024-06-08T12:33:00Z">
        <w:r w:rsidR="00F90695">
          <w:rPr>
            <w:rFonts w:eastAsiaTheme="minorEastAsia"/>
          </w:rPr>
          <w:t>, espe</w:t>
        </w:r>
      </w:ins>
      <w:ins w:id="460" w:author="Walgren, Patrick" w:date="2024-06-08T08:34:00Z" w16du:dateUtc="2024-06-08T12:34:00Z">
        <w:r w:rsidR="00F90695">
          <w:rPr>
            <w:rFonts w:eastAsiaTheme="minorEastAsia"/>
          </w:rPr>
          <w:t xml:space="preserve">cially </w:t>
        </w:r>
      </w:ins>
      <w:ins w:id="461" w:author="Walgren, Patrick" w:date="2024-06-08T08:39:00Z" w16du:dateUtc="2024-06-08T12:39:00Z">
        <w:r w:rsidR="00EC43C1">
          <w:rPr>
            <w:rFonts w:eastAsiaTheme="minorEastAsia"/>
          </w:rPr>
          <w:t>immediately before forward transformation</w:t>
        </w:r>
      </w:ins>
      <w:del w:id="462"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1901C37B"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del w:id="463" w:author="Walgren, Patrick" w:date="2024-06-08T08:40:00Z" w16du:dateUtc="2024-06-08T12:40:00Z">
        <w:r w:rsidDel="00734581">
          <w:delText>alogirhtm</w:delText>
        </w:r>
      </w:del>
      <w:ins w:id="464"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465"/>
      <w:r>
        <w:t>i.e., the conventional calibration estimated austenitic elastic modulus as BLANK, so the bounds were set to BLANK and BLANK).</w:t>
      </w:r>
      <w:r w:rsidR="00010A4F">
        <w:t xml:space="preserve"> </w:t>
      </w:r>
      <w:commentRangeEnd w:id="465"/>
      <w:r w:rsidR="00C66157">
        <w:rPr>
          <w:rStyle w:val="CommentReference"/>
        </w:rPr>
        <w:commentReference w:id="465"/>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del w:id="466" w:author="Walgren, Patrick" w:date="2024-06-08T08:40:00Z" w16du:dateUtc="2024-06-08T12:40:00Z">
        <w:r w:rsidRPr="00896545" w:rsidDel="00FC56D5">
          <w:delText>local optima</w:delText>
        </w:r>
      </w:del>
      <w:ins w:id="467"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4B526A3A"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468" w:author="Walgren, Patrick" w:date="2024-06-08T08:42:00Z" w16du:dateUtc="2024-06-08T12:42:00Z">
        <w:r w:rsidDel="00FC56D5">
          <w:delText>Additionally, t</w:delText>
        </w:r>
      </w:del>
      <w:ins w:id="469"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470" w:author="Walgren, Patrick" w:date="2024-06-08T08:43:00Z" w16du:dateUtc="2024-06-08T12:43:00Z">
        <w:r w:rsidDel="00D72D72">
          <w:delText xml:space="preserve">starts to </w:delText>
        </w:r>
      </w:del>
      <w:r>
        <w:t>overshoot</w:t>
      </w:r>
      <w:ins w:id="471" w:author="Walgren, Patrick" w:date="2024-06-08T08:43:00Z" w16du:dateUtc="2024-06-08T12:43:00Z">
        <w:r w:rsidR="00D72D72">
          <w:t>s</w:t>
        </w:r>
      </w:ins>
      <w:r>
        <w:t xml:space="preserve"> the experimental data </w:t>
      </w:r>
      <w:del w:id="472" w:author="Walgren, Patrick" w:date="2024-06-08T08:42:00Z" w16du:dateUtc="2024-06-08T12:42:00Z">
        <w:r w:rsidDel="00D72D72">
          <w:delText xml:space="preserve">then </w:delText>
        </w:r>
      </w:del>
      <w:ins w:id="473" w:author="Walgren, Patrick" w:date="2024-06-08T08:42:00Z" w16du:dateUtc="2024-06-08T12:42:00Z">
        <w:r w:rsidR="00D72D72">
          <w:t xml:space="preserve">and </w:t>
        </w:r>
      </w:ins>
      <w:r>
        <w:t>predict</w:t>
      </w:r>
      <w:ins w:id="474" w:author="Walgren, Patrick" w:date="2024-06-08T08:43:00Z" w16du:dateUtc="2024-06-08T12:43:00Z">
        <w:r w:rsidR="00D72D72">
          <w:t>s</w:t>
        </w:r>
      </w:ins>
      <w:r>
        <w:t xml:space="preserve"> a s</w:t>
      </w:r>
      <w:del w:id="475" w:author="Walgren, Patrick" w:date="2024-06-08T08:43:00Z" w16du:dateUtc="2024-06-08T12:43:00Z">
        <w:r w:rsidDel="00D72D72">
          <w:delText>harper minor loop</w:delText>
        </w:r>
      </w:del>
      <w:ins w:id="476"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477" w:author="Walgren, Patrick" w:date="2024-08-15T11:10:00Z" w16du:dateUtc="2024-08-15T17:10:00Z">
        <w:r w:rsidR="003C0182" w:rsidRPr="00632B46">
          <w:rPr>
            <w:rPrChange w:id="478" w:author="Walgren, Patrick" w:date="2024-08-15T11:11:00Z" w16du:dateUtc="2024-08-15T17:11:00Z">
              <w:rPr>
                <w:color w:val="FF0000"/>
              </w:rPr>
            </w:rPrChange>
          </w:rPr>
          <w:t xml:space="preserve"> 3b</w:t>
        </w:r>
      </w:ins>
      <w:del w:id="479" w:author="Walgren, Patrick" w:date="2024-08-15T11:10:00Z" w16du:dateUtc="2024-08-15T17:10:00Z">
        <w:r w:rsidRPr="00632B46" w:rsidDel="003C0182">
          <w:delText xml:space="preserve"> BLANK</w:delText>
        </w:r>
      </w:del>
      <w:r w:rsidRPr="00632B46">
        <w:t xml:space="preserve"> in Bigelow </w:t>
      </w:r>
      <w:r w:rsidR="00632B46" w:rsidRPr="00632B46">
        <w:rPr>
          <w:rPrChange w:id="480" w:author="Walgren, Patrick" w:date="2024-08-15T11:11:00Z" w16du:dateUtc="2024-08-15T17:11:00Z">
            <w:rPr>
              <w:color w:val="FF0000"/>
            </w:rPr>
          </w:rPrChange>
        </w:rPr>
        <w:fldChar w:fldCharType="begin"/>
      </w:r>
      <w:r w:rsidR="00EB7AC3">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481" w:author="Walgren, Patrick" w:date="2024-08-15T11:11:00Z" w16du:dateUtc="2024-08-15T17:11:00Z">
            <w:rPr>
              <w:color w:val="FF0000"/>
            </w:rPr>
          </w:rPrChange>
        </w:rPr>
        <w:fldChar w:fldCharType="separate"/>
      </w:r>
      <w:r w:rsidR="00EB7AC3" w:rsidRPr="00EB7AC3">
        <w:rPr>
          <w:rFonts w:ascii="Calibri" w:hAnsi="Calibri" w:cs="Calibri"/>
        </w:rPr>
        <w:t>[28]</w:t>
      </w:r>
      <w:r w:rsidR="00632B46" w:rsidRPr="00632B46">
        <w:rPr>
          <w:rPrChange w:id="482" w:author="Walgren, Patrick" w:date="2024-08-15T11:11:00Z" w16du:dateUtc="2024-08-15T17:11:00Z">
            <w:rPr>
              <w:color w:val="FF0000"/>
            </w:rPr>
          </w:rPrChange>
        </w:rPr>
        <w:fldChar w:fldCharType="end"/>
      </w:r>
      <w:del w:id="483"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484" w:author="Walgren, Patrick" w:date="2024-06-08T08:44:00Z" w16du:dateUtc="2024-06-08T12:44:00Z">
        <w:r w:rsidR="009855FC" w:rsidDel="00D72D72">
          <w:delText>with regards to</w:delText>
        </w:r>
      </w:del>
      <w:ins w:id="485"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486" w:author="Walgren, Patrick" w:date="2024-06-08T08:44:00Z" w16du:dateUtc="2024-06-08T12:44:00Z">
        <w:r w:rsidR="00D72D72">
          <w:t>low</w:t>
        </w:r>
      </w:ins>
      <w:del w:id="487"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488" w:author="Walgren, Patrick" w:date="2024-06-08T08:44:00Z" w16du:dateUtc="2024-06-08T12:44:00Z">
        <w:r w:rsidRPr="006013EF" w:rsidDel="00D72D72">
          <w:delText>late</w:delText>
        </w:r>
      </w:del>
      <w:ins w:id="489"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commentRangeStart w:id="490"/>
      <w:r>
        <w:t xml:space="preserve">However, this calibration is not perfect, mainly due to model deficiencies. </w:t>
      </w:r>
      <w:commentRangeEnd w:id="490"/>
      <w:r w:rsidR="00D72D72">
        <w:rPr>
          <w:rStyle w:val="CommentReference"/>
        </w:rPr>
        <w:commentReference w:id="490"/>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Herein lies the </w:t>
      </w:r>
      <w:ins w:id="491" w:author="Walgren, Patrick" w:date="2024-06-08T08:45:00Z" w16du:dateUtc="2024-06-08T12:45:00Z">
        <w:r w:rsidR="00D72D72">
          <w:t xml:space="preserve">chief </w:t>
        </w:r>
      </w:ins>
      <w:del w:id="492" w:author="Walgren, Patrick" w:date="2024-06-08T08:45:00Z" w16du:dateUtc="2024-06-08T12:45:00Z">
        <w:r w:rsidR="00144BA9" w:rsidRPr="00144BA9" w:rsidDel="00D72D72">
          <w:delText xml:space="preserve">main </w:delText>
        </w:r>
      </w:del>
      <w:r w:rsidR="00144BA9" w:rsidRPr="00144BA9">
        <w:t>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493" w:author="Walgren, Patrick" w:date="2024-06-08T08:46:00Z" w16du:dateUtc="2024-06-08T12:46:00Z">
        <w:r w:rsidR="004D5713">
          <w:t>T</w:t>
        </w:r>
      </w:ins>
      <w:del w:id="494" w:author="Walgren, Patrick" w:date="2024-06-08T08:46:00Z" w16du:dateUtc="2024-06-08T12:46:00Z">
        <w:r w:rsidR="007E4A0A" w:rsidDel="004D5713">
          <w:delText>Additionally, t</w:delText>
        </w:r>
      </w:del>
      <w:r w:rsidR="007E4A0A">
        <w:t xml:space="preserve">he speed at which model calibrations can be fine-tuned allows for rapid iterations to converge to a satisfactory model calibration, which can then be used in commercial finite element suites like ABAQUS. </w:t>
      </w:r>
    </w:p>
    <w:p w14:paraId="0C0381B8" w14:textId="31053A30" w:rsidR="007E4A0A" w:rsidRDefault="007E4A0A" w:rsidP="007A7F3B">
      <w:r>
        <w:t xml:space="preserve">We distribute the SMA-REACT toolset and source code under the </w:t>
      </w:r>
      <w:ins w:id="495" w:author="Walgren, Patrick" w:date="2024-06-08T08:47:00Z" w16du:dateUtc="2024-06-08T12:47:00Z">
        <w:r w:rsidR="007B16A7">
          <w:t>GNU General Public License</w:t>
        </w:r>
      </w:ins>
      <w:del w:id="496" w:author="Walgren, Patrick" w:date="2024-06-08T08:47:00Z" w16du:dateUtc="2024-06-08T12:47:00Z">
        <w:r w:rsidDel="007B16A7">
          <w:delText>____ license</w:delText>
        </w:r>
      </w:del>
      <w:r>
        <w:t xml:space="preserve">, which allows </w:t>
      </w:r>
      <w:del w:id="497" w:author="Walgren, Patrick" w:date="2024-06-08T08:47:00Z" w16du:dateUtc="2024-06-08T12:47:00Z">
        <w:r w:rsidDel="007B16A7">
          <w:delText>for ____</w:delText>
        </w:r>
      </w:del>
      <w:ins w:id="498" w:author="Walgren, Patrick" w:date="2024-06-08T08:47:00Z" w16du:dateUtc="2024-06-08T12:47:00Z">
        <w:r w:rsidR="007B16A7">
          <w:t>anyone to run, s</w:t>
        </w:r>
      </w:ins>
      <w:ins w:id="499"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EB7AC3">
        <w:instrText xml:space="preserve"> ADDIN ZOTERO_ITEM CSL_CITATION {"citationID":"VA2c3hdd","properties":{"formattedCitation":"[21]","plainCitation":"[21]","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EB7AC3" w:rsidRPr="00EB7AC3">
        <w:rPr>
          <w:rFonts w:ascii="Calibri" w:hAnsi="Calibri" w:cs="Calibri"/>
        </w:rPr>
        <w:t>[21]</w:t>
      </w:r>
      <w:r w:rsidR="00B75EF4">
        <w:fldChar w:fldCharType="end"/>
      </w:r>
      <w:r>
        <w:t>), alternative constitutive models</w:t>
      </w:r>
      <w:r w:rsidR="00B75EF4">
        <w:t xml:space="preserve"> </w:t>
      </w:r>
      <w:r w:rsidR="00B75EF4">
        <w:fldChar w:fldCharType="begin"/>
      </w:r>
      <w:r w:rsidR="00EB7AC3">
        <w:instrText xml:space="preserve"> ADDIN ZOTERO_ITEM CSL_CITATION {"citationID":"uDlWj72p","properties":{"formattedCitation":"[3], [31], [32], [33]","plainCitation":"[3], [31], [32], [3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EB7AC3" w:rsidRPr="00EB7AC3">
        <w:rPr>
          <w:rFonts w:ascii="Calibri" w:hAnsi="Calibri" w:cs="Calibri"/>
        </w:rPr>
        <w:t>[3], [31], [32], [33]</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EB7AC3">
        <w:instrText xml:space="preserve"> ADDIN ZOTERO_ITEM CSL_CITATION {"citationID":"BG9COTvm","properties":{"formattedCitation":"[5]","plainCitation":"[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EB7AC3" w:rsidRPr="00EB7AC3">
        <w:rPr>
          <w:rFonts w:ascii="Calibri" w:hAnsi="Calibri" w:cs="Calibri"/>
        </w:rPr>
        <w:t>[5]</w:t>
      </w:r>
      <w:r w:rsidR="00B75EF4">
        <w:fldChar w:fldCharType="end"/>
      </w:r>
      <w:r>
        <w:t>. SMA-REACT aims to reduce the barrier between materials scientists and engineers, and will hopefully enable more widespread adoption of shape memory alloys in engineering applications</w:t>
      </w:r>
      <w:del w:id="500" w:author="Walgren, Patrick" w:date="2024-06-04T19:40:00Z" w16du:dateUtc="2024-06-04T23:40:00Z">
        <w:r w:rsidDel="00C93B97">
          <w:delText xml:space="preserve">.  </w:delText>
        </w:r>
      </w:del>
      <w:ins w:id="501"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0FC87FE0" w14:textId="77777777" w:rsidR="00EB7AC3" w:rsidRPr="00EB7AC3" w:rsidRDefault="00B75EF4" w:rsidP="00EB7AC3">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EB7AC3" w:rsidRPr="00EB7AC3">
        <w:rPr>
          <w:rFonts w:ascii="Calibri" w:hAnsi="Calibri" w:cs="Calibri"/>
        </w:rPr>
        <w:t>[1]</w:t>
      </w:r>
      <w:r w:rsidR="00EB7AC3" w:rsidRPr="00EB7AC3">
        <w:rPr>
          <w:rFonts w:ascii="Calibri" w:hAnsi="Calibri" w:cs="Calibri"/>
        </w:rPr>
        <w:tab/>
        <w:t xml:space="preserve">J. M. Jani, M. Leary, A. Subic, and M. A. Gibson, “A review of shape memory alloy research, applications and opportunities,” </w:t>
      </w:r>
      <w:r w:rsidR="00EB7AC3" w:rsidRPr="00EB7AC3">
        <w:rPr>
          <w:rFonts w:ascii="Calibri" w:hAnsi="Calibri" w:cs="Calibri"/>
          <w:i/>
          <w:iCs/>
        </w:rPr>
        <w:t>Mater. Des.</w:t>
      </w:r>
      <w:r w:rsidR="00EB7AC3" w:rsidRPr="00EB7AC3">
        <w:rPr>
          <w:rFonts w:ascii="Calibri" w:hAnsi="Calibri" w:cs="Calibri"/>
        </w:rPr>
        <w:t>, vol. 56, pp. 1078–1113, 2014, doi: 10.1016/j.matdes.2013.11.084.</w:t>
      </w:r>
    </w:p>
    <w:p w14:paraId="19DE6EBF" w14:textId="77777777" w:rsidR="00EB7AC3" w:rsidRPr="00EB7AC3" w:rsidRDefault="00EB7AC3" w:rsidP="00EB7AC3">
      <w:pPr>
        <w:pStyle w:val="Bibliography"/>
        <w:rPr>
          <w:rFonts w:ascii="Calibri" w:hAnsi="Calibri" w:cs="Calibri"/>
        </w:rPr>
      </w:pPr>
      <w:r w:rsidRPr="00EB7AC3">
        <w:rPr>
          <w:rFonts w:ascii="Calibri" w:hAnsi="Calibri" w:cs="Calibri"/>
        </w:rPr>
        <w:t>[2]</w:t>
      </w:r>
      <w:r w:rsidRPr="00EB7AC3">
        <w:rPr>
          <w:rFonts w:ascii="Calibri" w:hAnsi="Calibri" w:cs="Calibri"/>
        </w:rPr>
        <w:tab/>
        <w:t xml:space="preserve">M. Elahinia, M. Nematollahi, K. S. Baghbaderani, A. Nespoli, and F. Stortiero, “Chapter 6 - Manufacturing of shape memory alloys,” in </w:t>
      </w:r>
      <w:r w:rsidRPr="00EB7AC3">
        <w:rPr>
          <w:rFonts w:ascii="Calibri" w:hAnsi="Calibri" w:cs="Calibri"/>
          <w:i/>
          <w:iCs/>
        </w:rPr>
        <w:t>Shape Memory Alloy Engineering (Second Edition)</w:t>
      </w:r>
      <w:r w:rsidRPr="00EB7AC3">
        <w:rPr>
          <w:rFonts w:ascii="Calibri" w:hAnsi="Calibri" w:cs="Calibri"/>
        </w:rPr>
        <w:t>, A. Concilio, V. Antonucci, F. Auricchio, L. Lecce, and E. Sacco, Eds., Boston: Butterworth-Heinemann, 2021, pp. 165–193. doi: 10.1016/B978-0-12-819264-1.00006-6.</w:t>
      </w:r>
    </w:p>
    <w:p w14:paraId="054B5BF9" w14:textId="77777777" w:rsidR="00EB7AC3" w:rsidRPr="00EB7AC3" w:rsidRDefault="00EB7AC3" w:rsidP="00EB7AC3">
      <w:pPr>
        <w:pStyle w:val="Bibliography"/>
        <w:rPr>
          <w:rFonts w:ascii="Calibri" w:hAnsi="Calibri" w:cs="Calibri"/>
        </w:rPr>
      </w:pPr>
      <w:r w:rsidRPr="00EB7AC3">
        <w:rPr>
          <w:rFonts w:ascii="Calibri" w:hAnsi="Calibri" w:cs="Calibri"/>
        </w:rPr>
        <w:t>[3]</w:t>
      </w:r>
      <w:r w:rsidRPr="00EB7AC3">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EB7AC3">
        <w:rPr>
          <w:rFonts w:ascii="Calibri" w:hAnsi="Calibri" w:cs="Calibri"/>
          <w:i/>
          <w:iCs/>
        </w:rPr>
        <w:t>J. Intell. Mater. Syst. Struct.</w:t>
      </w:r>
      <w:r w:rsidRPr="00EB7AC3">
        <w:rPr>
          <w:rFonts w:ascii="Calibri" w:hAnsi="Calibri" w:cs="Calibri"/>
        </w:rPr>
        <w:t>, vol. 4, pp. 229–242, 1993.</w:t>
      </w:r>
    </w:p>
    <w:p w14:paraId="371416FB" w14:textId="77777777" w:rsidR="00EB7AC3" w:rsidRPr="00EB7AC3" w:rsidRDefault="00EB7AC3" w:rsidP="00EB7AC3">
      <w:pPr>
        <w:pStyle w:val="Bibliography"/>
        <w:rPr>
          <w:rFonts w:ascii="Calibri" w:hAnsi="Calibri" w:cs="Calibri"/>
        </w:rPr>
      </w:pPr>
      <w:r w:rsidRPr="00EB7AC3">
        <w:rPr>
          <w:rFonts w:ascii="Calibri" w:hAnsi="Calibri" w:cs="Calibri"/>
        </w:rPr>
        <w:t>[4]</w:t>
      </w:r>
      <w:r w:rsidRPr="00EB7AC3">
        <w:rPr>
          <w:rFonts w:ascii="Calibri" w:hAnsi="Calibri" w:cs="Calibri"/>
        </w:rPr>
        <w:tab/>
        <w:t xml:space="preserve">D. Lagoudas, D. Hartl, Y. Chemisky, L. Machado, and P. Popov, “Constitutive Model for the Numerical Analysis of Phase Transformation in Polycrystalline Shape Memory Alloys,” </w:t>
      </w:r>
      <w:r w:rsidRPr="00EB7AC3">
        <w:rPr>
          <w:rFonts w:ascii="Calibri" w:hAnsi="Calibri" w:cs="Calibri"/>
          <w:i/>
          <w:iCs/>
        </w:rPr>
        <w:t>Int. J. Plast.</w:t>
      </w:r>
      <w:r w:rsidRPr="00EB7AC3">
        <w:rPr>
          <w:rFonts w:ascii="Calibri" w:hAnsi="Calibri" w:cs="Calibri"/>
        </w:rPr>
        <w:t>, vol. 32–33, pp. 155–183, 2012.</w:t>
      </w:r>
    </w:p>
    <w:p w14:paraId="18C26584" w14:textId="77777777" w:rsidR="00EB7AC3" w:rsidRPr="00EB7AC3" w:rsidRDefault="00EB7AC3" w:rsidP="00EB7AC3">
      <w:pPr>
        <w:pStyle w:val="Bibliography"/>
        <w:rPr>
          <w:rFonts w:ascii="Calibri" w:hAnsi="Calibri" w:cs="Calibri"/>
        </w:rPr>
      </w:pPr>
      <w:r w:rsidRPr="00EB7AC3">
        <w:rPr>
          <w:rFonts w:ascii="Calibri" w:hAnsi="Calibri" w:cs="Calibri"/>
        </w:rPr>
        <w:t>[5]</w:t>
      </w:r>
      <w:r w:rsidRPr="00EB7AC3">
        <w:rPr>
          <w:rFonts w:ascii="Calibri" w:hAnsi="Calibri" w:cs="Calibri"/>
        </w:rPr>
        <w:tab/>
        <w:t xml:space="preserve">O. Benafan, G. S. Bigelow, and A. W. Young, “Shape Memory Materials Database Tool—A Compendium of Functional Data for Shape Memory Materials,” </w:t>
      </w:r>
      <w:r w:rsidRPr="00EB7AC3">
        <w:rPr>
          <w:rFonts w:ascii="Calibri" w:hAnsi="Calibri" w:cs="Calibri"/>
          <w:i/>
          <w:iCs/>
        </w:rPr>
        <w:t>Adv. Eng. Mater.</w:t>
      </w:r>
      <w:r w:rsidRPr="00EB7AC3">
        <w:rPr>
          <w:rFonts w:ascii="Calibri" w:hAnsi="Calibri" w:cs="Calibri"/>
        </w:rPr>
        <w:t>, vol. 22, no. 7, p. 1901370, 2020, doi: 10.1002/adem.201901370.</w:t>
      </w:r>
    </w:p>
    <w:p w14:paraId="74BD339E" w14:textId="77777777" w:rsidR="00EB7AC3" w:rsidRPr="00EB7AC3" w:rsidRDefault="00EB7AC3" w:rsidP="00EB7AC3">
      <w:pPr>
        <w:pStyle w:val="Bibliography"/>
        <w:rPr>
          <w:rFonts w:ascii="Calibri" w:hAnsi="Calibri" w:cs="Calibri"/>
        </w:rPr>
      </w:pPr>
      <w:r w:rsidRPr="00EB7AC3">
        <w:rPr>
          <w:rFonts w:ascii="Calibri" w:hAnsi="Calibri" w:cs="Calibri"/>
        </w:rPr>
        <w:t>[6]</w:t>
      </w:r>
      <w:r w:rsidRPr="00EB7AC3">
        <w:rPr>
          <w:rFonts w:ascii="Calibri" w:hAnsi="Calibri" w:cs="Calibri"/>
        </w:rPr>
        <w:tab/>
        <w:t xml:space="preserve">W. Trehern, R. Ortiz-Ayala, K. C. Atli, R. Arroyave, and I. Karaman, “Data-driven shape memory alloy discovery using Artificial Intelligence Materials Selection (AIMS) framework,” </w:t>
      </w:r>
      <w:r w:rsidRPr="00EB7AC3">
        <w:rPr>
          <w:rFonts w:ascii="Calibri" w:hAnsi="Calibri" w:cs="Calibri"/>
          <w:i/>
          <w:iCs/>
        </w:rPr>
        <w:t>Acta Mater.</w:t>
      </w:r>
      <w:r w:rsidRPr="00EB7AC3">
        <w:rPr>
          <w:rFonts w:ascii="Calibri" w:hAnsi="Calibri" w:cs="Calibri"/>
        </w:rPr>
        <w:t>, vol. 228, p. 117751, Apr. 2022, doi: 10.1016/j.actamat.2022.117751.</w:t>
      </w:r>
    </w:p>
    <w:p w14:paraId="19723D38" w14:textId="77777777" w:rsidR="00EB7AC3" w:rsidRPr="00EB7AC3" w:rsidRDefault="00EB7AC3" w:rsidP="00EB7AC3">
      <w:pPr>
        <w:pStyle w:val="Bibliography"/>
        <w:rPr>
          <w:rFonts w:ascii="Calibri" w:hAnsi="Calibri" w:cs="Calibri"/>
        </w:rPr>
      </w:pPr>
      <w:r w:rsidRPr="00EB7AC3">
        <w:rPr>
          <w:rFonts w:ascii="Calibri" w:hAnsi="Calibri" w:cs="Calibri"/>
        </w:rPr>
        <w:t>[7]</w:t>
      </w:r>
      <w:r w:rsidRPr="00EB7AC3">
        <w:rPr>
          <w:rFonts w:ascii="Calibri" w:hAnsi="Calibri" w:cs="Calibri"/>
        </w:rPr>
        <w:tab/>
        <w:t xml:space="preserve">A. Demblon, J. H. Mabe, and I. Karaman, “Compositional effects on strain-controlled actuation fatigue of NiTiHf high temperature shape memory alloys,” </w:t>
      </w:r>
      <w:r w:rsidRPr="00EB7AC3">
        <w:rPr>
          <w:rFonts w:ascii="Calibri" w:hAnsi="Calibri" w:cs="Calibri"/>
          <w:i/>
          <w:iCs/>
        </w:rPr>
        <w:t>Scr. Mater.</w:t>
      </w:r>
      <w:r w:rsidRPr="00EB7AC3">
        <w:rPr>
          <w:rFonts w:ascii="Calibri" w:hAnsi="Calibri" w:cs="Calibri"/>
        </w:rPr>
        <w:t>, vol. 242, p. 115904, Mar. 2024, doi: 10.1016/j.scriptamat.2023.115904.</w:t>
      </w:r>
    </w:p>
    <w:p w14:paraId="4EA35AE5" w14:textId="77777777" w:rsidR="00EB7AC3" w:rsidRPr="00EB7AC3" w:rsidRDefault="00EB7AC3" w:rsidP="00EB7AC3">
      <w:pPr>
        <w:pStyle w:val="Bibliography"/>
        <w:rPr>
          <w:rFonts w:ascii="Calibri" w:hAnsi="Calibri" w:cs="Calibri"/>
        </w:rPr>
      </w:pPr>
      <w:r w:rsidRPr="00EB7AC3">
        <w:rPr>
          <w:rFonts w:ascii="Calibri" w:hAnsi="Calibri" w:cs="Calibri"/>
        </w:rPr>
        <w:lastRenderedPageBreak/>
        <w:t>[8]</w:t>
      </w:r>
      <w:r w:rsidRPr="00EB7AC3">
        <w:rPr>
          <w:rFonts w:ascii="Calibri" w:hAnsi="Calibri" w:cs="Calibri"/>
        </w:rPr>
        <w:tab/>
        <w:t xml:space="preserve">S. J. Honrao, O. Benafan, and J. W. Lawson, “Data-Driven Study of Shape Memory Behavior of Multi-Component Ni–Ti Alloys in Large Compositional and Processing Space,” </w:t>
      </w:r>
      <w:r w:rsidRPr="00EB7AC3">
        <w:rPr>
          <w:rFonts w:ascii="Calibri" w:hAnsi="Calibri" w:cs="Calibri"/>
          <w:i/>
          <w:iCs/>
        </w:rPr>
        <w:t>Shape Mem. Superelasticity</w:t>
      </w:r>
      <w:r w:rsidRPr="00EB7AC3">
        <w:rPr>
          <w:rFonts w:ascii="Calibri" w:hAnsi="Calibri" w:cs="Calibri"/>
        </w:rPr>
        <w:t>, vol. 9, no. 1, pp. 144–155, Mar. 2023, doi: 10.1007/s40830-022-00405-x.</w:t>
      </w:r>
    </w:p>
    <w:p w14:paraId="6BE2DCF4" w14:textId="77777777" w:rsidR="00EB7AC3" w:rsidRPr="00EB7AC3" w:rsidRDefault="00EB7AC3" w:rsidP="00EB7AC3">
      <w:pPr>
        <w:pStyle w:val="Bibliography"/>
        <w:rPr>
          <w:rFonts w:ascii="Calibri" w:hAnsi="Calibri" w:cs="Calibri"/>
        </w:rPr>
      </w:pPr>
      <w:r w:rsidRPr="00EB7AC3">
        <w:rPr>
          <w:rFonts w:ascii="Calibri" w:hAnsi="Calibri" w:cs="Calibri"/>
        </w:rPr>
        <w:t>[9]</w:t>
      </w:r>
      <w:r w:rsidRPr="00EB7AC3">
        <w:rPr>
          <w:rFonts w:ascii="Calibri" w:hAnsi="Calibri" w:cs="Calibri"/>
        </w:rPr>
        <w:tab/>
        <w:t xml:space="preserve">M. C. Kuner, A. A. Karakalas, and D. C. Lagoudas, “ASMADA—A tool for automatic analysis of shape memory alloy thermal cycling data under constant stress,” </w:t>
      </w:r>
      <w:r w:rsidRPr="00EB7AC3">
        <w:rPr>
          <w:rFonts w:ascii="Calibri" w:hAnsi="Calibri" w:cs="Calibri"/>
          <w:i/>
          <w:iCs/>
        </w:rPr>
        <w:t>Smart Mater. Struct.</w:t>
      </w:r>
      <w:r w:rsidRPr="00EB7AC3">
        <w:rPr>
          <w:rFonts w:ascii="Calibri" w:hAnsi="Calibri" w:cs="Calibri"/>
        </w:rPr>
        <w:t>, vol. 30, no. 12, p. 125003, 2021.</w:t>
      </w:r>
    </w:p>
    <w:p w14:paraId="79436DB4" w14:textId="77777777" w:rsidR="00EB7AC3" w:rsidRPr="00EB7AC3" w:rsidRDefault="00EB7AC3" w:rsidP="00EB7AC3">
      <w:pPr>
        <w:pStyle w:val="Bibliography"/>
        <w:rPr>
          <w:rFonts w:ascii="Calibri" w:hAnsi="Calibri" w:cs="Calibri"/>
        </w:rPr>
      </w:pPr>
      <w:r w:rsidRPr="00EB7AC3">
        <w:rPr>
          <w:rFonts w:ascii="Calibri" w:hAnsi="Calibri" w:cs="Calibri"/>
        </w:rPr>
        <w:t>[10]</w:t>
      </w:r>
      <w:r w:rsidRPr="00EB7AC3">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2AD49657" w14:textId="77777777" w:rsidR="00EB7AC3" w:rsidRPr="00EB7AC3" w:rsidRDefault="00EB7AC3" w:rsidP="00EB7AC3">
      <w:pPr>
        <w:pStyle w:val="Bibliography"/>
        <w:rPr>
          <w:rFonts w:ascii="Calibri" w:hAnsi="Calibri" w:cs="Calibri"/>
        </w:rPr>
      </w:pPr>
      <w:r w:rsidRPr="00EB7AC3">
        <w:rPr>
          <w:rFonts w:ascii="Calibri" w:hAnsi="Calibri" w:cs="Calibri"/>
        </w:rPr>
        <w:t>[11]</w:t>
      </w:r>
      <w:r w:rsidRPr="00EB7AC3">
        <w:rPr>
          <w:rFonts w:ascii="Calibri" w:hAnsi="Calibri" w:cs="Calibri"/>
        </w:rPr>
        <w:tab/>
        <w:t xml:space="preserve">D. E. Nicholson </w:t>
      </w:r>
      <w:r w:rsidRPr="00EB7AC3">
        <w:rPr>
          <w:rFonts w:ascii="Calibri" w:hAnsi="Calibri" w:cs="Calibri"/>
          <w:i/>
          <w:iCs/>
        </w:rPr>
        <w:t>et al.</w:t>
      </w:r>
      <w:r w:rsidRPr="00EB7AC3">
        <w:rPr>
          <w:rFonts w:ascii="Calibri" w:hAnsi="Calibri" w:cs="Calibri"/>
        </w:rPr>
        <w:t xml:space="preserve">, “Standardization of Shape Memory Alloys from Material to Actuator,” </w:t>
      </w:r>
      <w:r w:rsidRPr="00EB7AC3">
        <w:rPr>
          <w:rFonts w:ascii="Calibri" w:hAnsi="Calibri" w:cs="Calibri"/>
          <w:i/>
          <w:iCs/>
        </w:rPr>
        <w:t>Shape Mem. Superelasticity</w:t>
      </w:r>
      <w:r w:rsidRPr="00EB7AC3">
        <w:rPr>
          <w:rFonts w:ascii="Calibri" w:hAnsi="Calibri" w:cs="Calibri"/>
        </w:rPr>
        <w:t>, vol. 9, no. 2, pp. 353–363, Jun. 2023, doi: 10.1007/s40830-023-00431-3.</w:t>
      </w:r>
    </w:p>
    <w:p w14:paraId="38985C80" w14:textId="77777777" w:rsidR="00EB7AC3" w:rsidRPr="00EB7AC3" w:rsidRDefault="00EB7AC3" w:rsidP="00EB7AC3">
      <w:pPr>
        <w:pStyle w:val="Bibliography"/>
        <w:rPr>
          <w:rFonts w:ascii="Calibri" w:hAnsi="Calibri" w:cs="Calibri"/>
        </w:rPr>
      </w:pPr>
      <w:r w:rsidRPr="00EB7AC3">
        <w:rPr>
          <w:rFonts w:ascii="Calibri" w:hAnsi="Calibri" w:cs="Calibri"/>
        </w:rPr>
        <w:t>[12]</w:t>
      </w:r>
      <w:r w:rsidRPr="00EB7AC3">
        <w:rPr>
          <w:rFonts w:ascii="Calibri" w:hAnsi="Calibri" w:cs="Calibri"/>
        </w:rPr>
        <w:tab/>
        <w:t xml:space="preserve">P. E. Caltagirone and O. Benafan, “Shape Memory Materials Analysis and Research Tool (SM2ART): Finding Data Anomalies and Trends,” </w:t>
      </w:r>
      <w:r w:rsidRPr="00EB7AC3">
        <w:rPr>
          <w:rFonts w:ascii="Calibri" w:hAnsi="Calibri" w:cs="Calibri"/>
          <w:i/>
          <w:iCs/>
        </w:rPr>
        <w:t>Shape Mem. Superelasticity</w:t>
      </w:r>
      <w:r w:rsidRPr="00EB7AC3">
        <w:rPr>
          <w:rFonts w:ascii="Calibri" w:hAnsi="Calibri" w:cs="Calibri"/>
        </w:rPr>
        <w:t>, Jul. 2023, doi: 10.1007/s40830-023-00457-7.</w:t>
      </w:r>
    </w:p>
    <w:p w14:paraId="48216C9F" w14:textId="77777777" w:rsidR="00EB7AC3" w:rsidRPr="00EB7AC3" w:rsidRDefault="00EB7AC3" w:rsidP="00EB7AC3">
      <w:pPr>
        <w:pStyle w:val="Bibliography"/>
        <w:rPr>
          <w:rFonts w:ascii="Calibri" w:hAnsi="Calibri" w:cs="Calibri"/>
        </w:rPr>
      </w:pPr>
      <w:r w:rsidRPr="00EB7AC3">
        <w:rPr>
          <w:rFonts w:ascii="Calibri" w:hAnsi="Calibri" w:cs="Calibri"/>
        </w:rPr>
        <w:t>[13]</w:t>
      </w:r>
      <w:r w:rsidRPr="00EB7AC3">
        <w:rPr>
          <w:rFonts w:ascii="Calibri" w:hAnsi="Calibri" w:cs="Calibri"/>
        </w:rPr>
        <w:tab/>
        <w:t xml:space="preserve">D. Hartl and D. C. Lagoudas, “Characterization and 3–D Modeling of Ni60Ti SMA for Actuation of a Variable Geometry Jet Engine Chevron,” in </w:t>
      </w:r>
      <w:r w:rsidRPr="00EB7AC3">
        <w:rPr>
          <w:rFonts w:ascii="Calibri" w:hAnsi="Calibri" w:cs="Calibri"/>
          <w:i/>
          <w:iCs/>
        </w:rPr>
        <w:t>Proceedings of SPIE, Smart Structures and Materials</w:t>
      </w:r>
      <w:r w:rsidRPr="00EB7AC3">
        <w:rPr>
          <w:rFonts w:ascii="Calibri" w:hAnsi="Calibri" w:cs="Calibri"/>
        </w:rPr>
        <w:t>, San Diego, CA, Mar. 2007, pp. 1–12.</w:t>
      </w:r>
    </w:p>
    <w:p w14:paraId="4550EC99" w14:textId="77777777" w:rsidR="00EB7AC3" w:rsidRPr="00EB7AC3" w:rsidRDefault="00EB7AC3" w:rsidP="00EB7AC3">
      <w:pPr>
        <w:pStyle w:val="Bibliography"/>
        <w:rPr>
          <w:rFonts w:ascii="Calibri" w:hAnsi="Calibri" w:cs="Calibri"/>
        </w:rPr>
      </w:pPr>
      <w:r w:rsidRPr="00EB7AC3">
        <w:rPr>
          <w:rFonts w:ascii="Calibri" w:hAnsi="Calibri" w:cs="Calibri"/>
        </w:rPr>
        <w:t>[14]</w:t>
      </w:r>
      <w:r w:rsidRPr="00EB7AC3">
        <w:rPr>
          <w:rFonts w:ascii="Calibri" w:hAnsi="Calibri" w:cs="Calibri"/>
        </w:rPr>
        <w:tab/>
        <w:t xml:space="preserve">L. Xu, T. Baxevanis, and D. C. Lagoudas, “A three-dimensional constitutive model for the martensitic transformation in polycrystalline shape memory alloys under large deformation,” </w:t>
      </w:r>
      <w:r w:rsidRPr="00EB7AC3">
        <w:rPr>
          <w:rFonts w:ascii="Calibri" w:hAnsi="Calibri" w:cs="Calibri"/>
          <w:i/>
          <w:iCs/>
        </w:rPr>
        <w:t>Smart Mater. Struct.</w:t>
      </w:r>
      <w:r w:rsidRPr="00EB7AC3">
        <w:rPr>
          <w:rFonts w:ascii="Calibri" w:hAnsi="Calibri" w:cs="Calibri"/>
        </w:rPr>
        <w:t>, vol. 28, no. 7, p. 074004, Jun. 2019, doi: 10.1088/1361-665X/ab1acb.</w:t>
      </w:r>
    </w:p>
    <w:p w14:paraId="4C918572" w14:textId="77777777" w:rsidR="00EB7AC3" w:rsidRPr="00EB7AC3" w:rsidRDefault="00EB7AC3" w:rsidP="00EB7AC3">
      <w:pPr>
        <w:pStyle w:val="Bibliography"/>
        <w:rPr>
          <w:rFonts w:ascii="Calibri" w:hAnsi="Calibri" w:cs="Calibri"/>
        </w:rPr>
      </w:pPr>
      <w:r w:rsidRPr="00EB7AC3">
        <w:rPr>
          <w:rFonts w:ascii="Calibri" w:hAnsi="Calibri" w:cs="Calibri"/>
        </w:rPr>
        <w:t>[15]</w:t>
      </w:r>
      <w:r w:rsidRPr="00EB7AC3">
        <w:rPr>
          <w:rFonts w:ascii="Calibri" w:hAnsi="Calibri" w:cs="Calibri"/>
        </w:rPr>
        <w:tab/>
        <w:t xml:space="preserve">L. Xu, A. Solomou, T. Baxevanis, and D. Lagoudas, “Finite strain constitutive modeling for shape memory alloys considering transformation-induced plasticity and two-way shape memory effect,” </w:t>
      </w:r>
      <w:r w:rsidRPr="00EB7AC3">
        <w:rPr>
          <w:rFonts w:ascii="Calibri" w:hAnsi="Calibri" w:cs="Calibri"/>
          <w:i/>
          <w:iCs/>
        </w:rPr>
        <w:t>Int. J. Solids Struct.</w:t>
      </w:r>
      <w:r w:rsidRPr="00EB7AC3">
        <w:rPr>
          <w:rFonts w:ascii="Calibri" w:hAnsi="Calibri" w:cs="Calibri"/>
        </w:rPr>
        <w:t>, vol. 221, pp. 42–59, Jun. 2021, doi: 10.1016/j.ijsolstr.2020.03.009.</w:t>
      </w:r>
    </w:p>
    <w:p w14:paraId="05B9346B" w14:textId="77777777" w:rsidR="00EB7AC3" w:rsidRPr="00EB7AC3" w:rsidRDefault="00EB7AC3" w:rsidP="00EB7AC3">
      <w:pPr>
        <w:pStyle w:val="Bibliography"/>
        <w:rPr>
          <w:rFonts w:ascii="Calibri" w:hAnsi="Calibri" w:cs="Calibri"/>
        </w:rPr>
      </w:pPr>
      <w:r w:rsidRPr="00EB7AC3">
        <w:rPr>
          <w:rFonts w:ascii="Calibri" w:hAnsi="Calibri" w:cs="Calibri"/>
        </w:rPr>
        <w:t>[16]</w:t>
      </w:r>
      <w:r w:rsidRPr="00EB7AC3">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EB7AC3">
        <w:rPr>
          <w:rFonts w:ascii="Calibri" w:hAnsi="Calibri" w:cs="Calibri"/>
          <w:i/>
          <w:iCs/>
        </w:rPr>
        <w:t>Mech. Mater.</w:t>
      </w:r>
      <w:r w:rsidRPr="00EB7AC3">
        <w:rPr>
          <w:rFonts w:ascii="Calibri" w:hAnsi="Calibri" w:cs="Calibri"/>
        </w:rPr>
        <w:t>, vol. 136, p. 103085, Sep. 2019, doi: 10.1016/j.mechmat.2019.103085.</w:t>
      </w:r>
    </w:p>
    <w:p w14:paraId="2D1CA3B8" w14:textId="77777777" w:rsidR="00EB7AC3" w:rsidRPr="00EB7AC3" w:rsidRDefault="00EB7AC3" w:rsidP="00EB7AC3">
      <w:pPr>
        <w:pStyle w:val="Bibliography"/>
        <w:rPr>
          <w:rFonts w:ascii="Calibri" w:hAnsi="Calibri" w:cs="Calibri"/>
        </w:rPr>
      </w:pPr>
      <w:r w:rsidRPr="00EB7AC3">
        <w:rPr>
          <w:rFonts w:ascii="Calibri" w:hAnsi="Calibri" w:cs="Calibri"/>
        </w:rPr>
        <w:t>[17]</w:t>
      </w:r>
      <w:r w:rsidRPr="00EB7AC3">
        <w:rPr>
          <w:rFonts w:ascii="Calibri" w:hAnsi="Calibri" w:cs="Calibri"/>
        </w:rPr>
        <w:tab/>
        <w:t xml:space="preserve">F. Auricchio, A. Coda, A. Reali, and M. Urbano, “SMA Numerical Modeling Versus Experimental Results: Parameter Identification and Model Prediction Capabilities,” </w:t>
      </w:r>
      <w:r w:rsidRPr="00EB7AC3">
        <w:rPr>
          <w:rFonts w:ascii="Calibri" w:hAnsi="Calibri" w:cs="Calibri"/>
          <w:i/>
          <w:iCs/>
        </w:rPr>
        <w:t>J. Mater. Eng. Perform.</w:t>
      </w:r>
      <w:r w:rsidRPr="00EB7AC3">
        <w:rPr>
          <w:rFonts w:ascii="Calibri" w:hAnsi="Calibri" w:cs="Calibri"/>
        </w:rPr>
        <w:t>, vol. 18, no. 5, pp. 649–654, Aug. 2009, doi: 10.1007/s11665-009-9409-7.</w:t>
      </w:r>
    </w:p>
    <w:p w14:paraId="3EC1A22F" w14:textId="77777777" w:rsidR="00EB7AC3" w:rsidRPr="00EB7AC3" w:rsidRDefault="00EB7AC3" w:rsidP="00EB7AC3">
      <w:pPr>
        <w:pStyle w:val="Bibliography"/>
        <w:rPr>
          <w:rFonts w:ascii="Calibri" w:hAnsi="Calibri" w:cs="Calibri"/>
        </w:rPr>
      </w:pPr>
      <w:r w:rsidRPr="00EB7AC3">
        <w:rPr>
          <w:rFonts w:ascii="Calibri" w:hAnsi="Calibri" w:cs="Calibri"/>
        </w:rPr>
        <w:t>[18]</w:t>
      </w:r>
      <w:r w:rsidRPr="00EB7AC3">
        <w:rPr>
          <w:rFonts w:ascii="Calibri" w:hAnsi="Calibri" w:cs="Calibri"/>
        </w:rPr>
        <w:tab/>
        <w:t xml:space="preserve">D. J. Hartl and D. C. Lagoudas, “Thermomechanical Characterization of Shape Memory Alloy Materials,” in </w:t>
      </w:r>
      <w:r w:rsidRPr="00EB7AC3">
        <w:rPr>
          <w:rFonts w:ascii="Calibri" w:hAnsi="Calibri" w:cs="Calibri"/>
          <w:i/>
          <w:iCs/>
        </w:rPr>
        <w:t>Shape Memory Alloys: Modeling and Engineering Applications</w:t>
      </w:r>
      <w:r w:rsidRPr="00EB7AC3">
        <w:rPr>
          <w:rFonts w:ascii="Calibri" w:hAnsi="Calibri" w:cs="Calibri"/>
        </w:rPr>
        <w:t>, D. C. Lagoudas, Ed., New York: Springer-Verlag, 2008.</w:t>
      </w:r>
    </w:p>
    <w:p w14:paraId="2577C4D6" w14:textId="77777777" w:rsidR="00EB7AC3" w:rsidRPr="00EB7AC3" w:rsidRDefault="00EB7AC3" w:rsidP="00EB7AC3">
      <w:pPr>
        <w:pStyle w:val="Bibliography"/>
        <w:rPr>
          <w:rFonts w:ascii="Calibri" w:hAnsi="Calibri" w:cs="Calibri"/>
        </w:rPr>
      </w:pPr>
      <w:r w:rsidRPr="00EB7AC3">
        <w:rPr>
          <w:rFonts w:ascii="Calibri" w:hAnsi="Calibri" w:cs="Calibri"/>
        </w:rPr>
        <w:t>[19]</w:t>
      </w:r>
      <w:r w:rsidRPr="00EB7AC3">
        <w:rPr>
          <w:rFonts w:ascii="Calibri" w:hAnsi="Calibri" w:cs="Calibri"/>
        </w:rPr>
        <w:tab/>
        <w:t xml:space="preserve">D. Whitten and D. Hartl, “Iterative calibration of a shape memory alloy constitutive model from 1D and 2D data using optimization methods,” in </w:t>
      </w:r>
      <w:r w:rsidRPr="00EB7AC3">
        <w:rPr>
          <w:rFonts w:ascii="Calibri" w:hAnsi="Calibri" w:cs="Calibri"/>
          <w:i/>
          <w:iCs/>
        </w:rPr>
        <w:t>Behavior and Mechanics of Multifunctional Materials and Composites 2014</w:t>
      </w:r>
      <w:r w:rsidRPr="00EB7AC3">
        <w:rPr>
          <w:rFonts w:ascii="Calibri" w:hAnsi="Calibri" w:cs="Calibri"/>
        </w:rPr>
        <w:t>, SPIE, 2014, pp. 21–31.</w:t>
      </w:r>
    </w:p>
    <w:p w14:paraId="7EC6FE76" w14:textId="77777777" w:rsidR="00EB7AC3" w:rsidRPr="00EB7AC3" w:rsidRDefault="00EB7AC3" w:rsidP="00EB7AC3">
      <w:pPr>
        <w:pStyle w:val="Bibliography"/>
        <w:rPr>
          <w:rFonts w:ascii="Calibri" w:hAnsi="Calibri" w:cs="Calibri"/>
        </w:rPr>
      </w:pPr>
      <w:r w:rsidRPr="00EB7AC3">
        <w:rPr>
          <w:rFonts w:ascii="Calibri" w:hAnsi="Calibri" w:cs="Calibri"/>
        </w:rPr>
        <w:t>[20]</w:t>
      </w:r>
      <w:r w:rsidRPr="00EB7AC3">
        <w:rPr>
          <w:rFonts w:ascii="Calibri" w:hAnsi="Calibri" w:cs="Calibri"/>
        </w:rPr>
        <w:tab/>
        <w:t xml:space="preserve">P. B. C. Leal and M. A. Savi, “Shape memory alloy-based mechanism for aeronautical application: Theory, optimization and experiment,” </w:t>
      </w:r>
      <w:r w:rsidRPr="00EB7AC3">
        <w:rPr>
          <w:rFonts w:ascii="Calibri" w:hAnsi="Calibri" w:cs="Calibri"/>
          <w:i/>
          <w:iCs/>
        </w:rPr>
        <w:t>Aerosp. Sci. Technol.</w:t>
      </w:r>
      <w:r w:rsidRPr="00EB7AC3">
        <w:rPr>
          <w:rFonts w:ascii="Calibri" w:hAnsi="Calibri" w:cs="Calibri"/>
        </w:rPr>
        <w:t>, vol. 76, pp. 155–163, May 2018, doi: 10.1016/j.ast.2018.02.010.</w:t>
      </w:r>
    </w:p>
    <w:p w14:paraId="331CE1F7" w14:textId="77777777" w:rsidR="00EB7AC3" w:rsidRPr="00EB7AC3" w:rsidRDefault="00EB7AC3" w:rsidP="00EB7AC3">
      <w:pPr>
        <w:pStyle w:val="Bibliography"/>
        <w:rPr>
          <w:rFonts w:ascii="Calibri" w:hAnsi="Calibri" w:cs="Calibri"/>
        </w:rPr>
      </w:pPr>
      <w:r w:rsidRPr="00EB7AC3">
        <w:rPr>
          <w:rFonts w:ascii="Calibri" w:hAnsi="Calibri" w:cs="Calibri"/>
        </w:rPr>
        <w:t>[21]</w:t>
      </w:r>
      <w:r w:rsidRPr="00EB7AC3">
        <w:rPr>
          <w:rFonts w:ascii="Calibri" w:hAnsi="Calibri" w:cs="Calibri"/>
        </w:rPr>
        <w:tab/>
        <w:t xml:space="preserve">P. B. C. Leal, M. Cabral-Seanez, V. B. Baliga, D. L. Altshuler, and D. J. Hartl, “Phase transformation-driven artificial muscle mimics the multifunctionality of avian wing muscle,” </w:t>
      </w:r>
      <w:r w:rsidRPr="00EB7AC3">
        <w:rPr>
          <w:rFonts w:ascii="Calibri" w:hAnsi="Calibri" w:cs="Calibri"/>
          <w:i/>
          <w:iCs/>
        </w:rPr>
        <w:t>J. R. Soc. Interface</w:t>
      </w:r>
      <w:r w:rsidRPr="00EB7AC3">
        <w:rPr>
          <w:rFonts w:ascii="Calibri" w:hAnsi="Calibri" w:cs="Calibri"/>
        </w:rPr>
        <w:t>, vol. 18, no. 184, p. 20201042, Nov. 2021, doi: 10.1098/rsif.2020.1042.</w:t>
      </w:r>
    </w:p>
    <w:p w14:paraId="76158630" w14:textId="77777777" w:rsidR="00EB7AC3" w:rsidRPr="00EB7AC3" w:rsidRDefault="00EB7AC3" w:rsidP="00EB7AC3">
      <w:pPr>
        <w:pStyle w:val="Bibliography"/>
        <w:rPr>
          <w:rFonts w:ascii="Calibri" w:hAnsi="Calibri" w:cs="Calibri"/>
        </w:rPr>
      </w:pPr>
      <w:r w:rsidRPr="00EB7AC3">
        <w:rPr>
          <w:rFonts w:ascii="Calibri" w:hAnsi="Calibri" w:cs="Calibri"/>
        </w:rPr>
        <w:t>[22]</w:t>
      </w:r>
      <w:r w:rsidRPr="00EB7AC3">
        <w:rPr>
          <w:rFonts w:ascii="Calibri" w:hAnsi="Calibri" w:cs="Calibri"/>
        </w:rPr>
        <w:tab/>
        <w:t xml:space="preserve">C. Bertagne, P. Walgren, L. Erickson, R. Sheth, J. Whitcomb, and D. J. Hartl, “Coupled Behavior of Shape Memory Alloy-Based Morphing Spacecraft Radiators: Experimental Assessment and Analysis,” </w:t>
      </w:r>
      <w:r w:rsidRPr="00EB7AC3">
        <w:rPr>
          <w:rFonts w:ascii="Calibri" w:hAnsi="Calibri" w:cs="Calibri"/>
          <w:i/>
          <w:iCs/>
        </w:rPr>
        <w:t>Smart Mater. Struct.</w:t>
      </w:r>
      <w:r w:rsidRPr="00EB7AC3">
        <w:rPr>
          <w:rFonts w:ascii="Calibri" w:hAnsi="Calibri" w:cs="Calibri"/>
        </w:rPr>
        <w:t>, Apr. 2018, doi: 10.1088/1361-665X/aabbe8.</w:t>
      </w:r>
    </w:p>
    <w:p w14:paraId="32C9C7E4" w14:textId="77777777" w:rsidR="00EB7AC3" w:rsidRPr="00EB7AC3" w:rsidRDefault="00EB7AC3" w:rsidP="00EB7AC3">
      <w:pPr>
        <w:pStyle w:val="Bibliography"/>
        <w:rPr>
          <w:rFonts w:ascii="Calibri" w:hAnsi="Calibri" w:cs="Calibri"/>
        </w:rPr>
      </w:pPr>
      <w:r w:rsidRPr="00EB7AC3">
        <w:rPr>
          <w:rFonts w:ascii="Calibri" w:hAnsi="Calibri" w:cs="Calibri"/>
        </w:rPr>
        <w:t>[23]</w:t>
      </w:r>
      <w:r w:rsidRPr="00EB7AC3">
        <w:rPr>
          <w:rFonts w:ascii="Calibri" w:hAnsi="Calibri" w:cs="Calibri"/>
        </w:rPr>
        <w:tab/>
        <w:t xml:space="preserve">P. Walgren, S. Nevin, and D. Hartl, “Design, experimental demonstration, and validation of a composite morphing space radiator,” </w:t>
      </w:r>
      <w:r w:rsidRPr="00EB7AC3">
        <w:rPr>
          <w:rFonts w:ascii="Calibri" w:hAnsi="Calibri" w:cs="Calibri"/>
          <w:i/>
          <w:iCs/>
        </w:rPr>
        <w:t>J. Compos. Mater.</w:t>
      </w:r>
      <w:r w:rsidRPr="00EB7AC3">
        <w:rPr>
          <w:rFonts w:ascii="Calibri" w:hAnsi="Calibri" w:cs="Calibri"/>
        </w:rPr>
        <w:t>, p. 00219983221144499, Dec. 2022, doi: 10.1177/00219983221144499.</w:t>
      </w:r>
    </w:p>
    <w:p w14:paraId="02063166" w14:textId="77777777" w:rsidR="00EB7AC3" w:rsidRPr="00EB7AC3" w:rsidRDefault="00EB7AC3" w:rsidP="00EB7AC3">
      <w:pPr>
        <w:pStyle w:val="Bibliography"/>
        <w:rPr>
          <w:rFonts w:ascii="Calibri" w:hAnsi="Calibri" w:cs="Calibri"/>
        </w:rPr>
      </w:pPr>
      <w:r w:rsidRPr="00EB7AC3">
        <w:rPr>
          <w:rFonts w:ascii="Calibri" w:hAnsi="Calibri" w:cs="Calibri"/>
        </w:rPr>
        <w:lastRenderedPageBreak/>
        <w:t>[24]</w:t>
      </w:r>
      <w:r w:rsidRPr="00EB7AC3">
        <w:rPr>
          <w:rFonts w:ascii="Calibri" w:hAnsi="Calibri" w:cs="Calibri"/>
        </w:rPr>
        <w:tab/>
        <w:t xml:space="preserve">P. Walgren </w:t>
      </w:r>
      <w:r w:rsidRPr="00EB7AC3">
        <w:rPr>
          <w:rFonts w:ascii="Calibri" w:hAnsi="Calibri" w:cs="Calibri"/>
          <w:i/>
          <w:iCs/>
        </w:rPr>
        <w:t>et al.</w:t>
      </w:r>
      <w:r w:rsidRPr="00EB7AC3">
        <w:rPr>
          <w:rFonts w:ascii="Calibri" w:hAnsi="Calibri" w:cs="Calibri"/>
        </w:rPr>
        <w:t xml:space="preserve">, “Development and Testing of a Shape Memory Alloy-Driven Composite Morphing Radiator,” </w:t>
      </w:r>
      <w:r w:rsidRPr="00EB7AC3">
        <w:rPr>
          <w:rFonts w:ascii="Calibri" w:hAnsi="Calibri" w:cs="Calibri"/>
          <w:i/>
          <w:iCs/>
        </w:rPr>
        <w:t>Shape Mem. Superelasticity</w:t>
      </w:r>
      <w:r w:rsidRPr="00EB7AC3">
        <w:rPr>
          <w:rFonts w:ascii="Calibri" w:hAnsi="Calibri" w:cs="Calibri"/>
        </w:rPr>
        <w:t>, pp. 1–10, Jan. 2018, doi: 10.1007/s40830-018-0147-2.</w:t>
      </w:r>
    </w:p>
    <w:p w14:paraId="42A1D90A" w14:textId="77777777" w:rsidR="00EB7AC3" w:rsidRPr="00EB7AC3" w:rsidRDefault="00EB7AC3" w:rsidP="00EB7AC3">
      <w:pPr>
        <w:pStyle w:val="Bibliography"/>
        <w:rPr>
          <w:rFonts w:ascii="Calibri" w:hAnsi="Calibri" w:cs="Calibri"/>
        </w:rPr>
      </w:pPr>
      <w:r w:rsidRPr="00EB7AC3">
        <w:rPr>
          <w:rFonts w:ascii="Calibri" w:hAnsi="Calibri" w:cs="Calibri"/>
        </w:rPr>
        <w:t>[25]</w:t>
      </w:r>
      <w:r w:rsidRPr="00EB7AC3">
        <w:rPr>
          <w:rFonts w:ascii="Calibri" w:hAnsi="Calibri" w:cs="Calibri"/>
        </w:rPr>
        <w:tab/>
        <w:t xml:space="preserve">K. Deb, A. Pratap, S. Agarwal, and T. Meyarivan, “A fast and elitist multiobjective genetic algorithm: NSGA-II,” </w:t>
      </w:r>
      <w:r w:rsidRPr="00EB7AC3">
        <w:rPr>
          <w:rFonts w:ascii="Calibri" w:hAnsi="Calibri" w:cs="Calibri"/>
          <w:i/>
          <w:iCs/>
        </w:rPr>
        <w:t>IEEE Trans. Evol. Comput.</w:t>
      </w:r>
      <w:r w:rsidRPr="00EB7AC3">
        <w:rPr>
          <w:rFonts w:ascii="Calibri" w:hAnsi="Calibri" w:cs="Calibri"/>
        </w:rPr>
        <w:t>, vol. 6, no. 2, pp. 182–197, 2002.</w:t>
      </w:r>
    </w:p>
    <w:p w14:paraId="56103D4F" w14:textId="77777777" w:rsidR="00EB7AC3" w:rsidRPr="00EB7AC3" w:rsidRDefault="00EB7AC3" w:rsidP="00EB7AC3">
      <w:pPr>
        <w:pStyle w:val="Bibliography"/>
        <w:rPr>
          <w:rFonts w:ascii="Calibri" w:hAnsi="Calibri" w:cs="Calibri"/>
        </w:rPr>
      </w:pPr>
      <w:r w:rsidRPr="00EB7AC3">
        <w:rPr>
          <w:rFonts w:ascii="Calibri" w:hAnsi="Calibri" w:cs="Calibri"/>
        </w:rPr>
        <w:t>[26]</w:t>
      </w:r>
      <w:r w:rsidRPr="00EB7AC3">
        <w:rPr>
          <w:rFonts w:ascii="Calibri" w:hAnsi="Calibri" w:cs="Calibri"/>
        </w:rPr>
        <w:tab/>
        <w:t xml:space="preserve">F.-A. Fortin, F.-M. D. Rainville, M.-A. Gardner, M. Parizeau, and C. Gagné, “DEAP: Evolutionary Algorithms Made Easy,” </w:t>
      </w:r>
      <w:r w:rsidRPr="00EB7AC3">
        <w:rPr>
          <w:rFonts w:ascii="Calibri" w:hAnsi="Calibri" w:cs="Calibri"/>
          <w:i/>
          <w:iCs/>
        </w:rPr>
        <w:t>J. Mach. Learn. Res.</w:t>
      </w:r>
      <w:r w:rsidRPr="00EB7AC3">
        <w:rPr>
          <w:rFonts w:ascii="Calibri" w:hAnsi="Calibri" w:cs="Calibri"/>
        </w:rPr>
        <w:t>, vol. 13, pp. 2171–2175, Jul. 2012.</w:t>
      </w:r>
    </w:p>
    <w:p w14:paraId="480CE706" w14:textId="77777777" w:rsidR="00EB7AC3" w:rsidRPr="00EB7AC3" w:rsidRDefault="00EB7AC3" w:rsidP="00EB7AC3">
      <w:pPr>
        <w:pStyle w:val="Bibliography"/>
        <w:rPr>
          <w:rFonts w:ascii="Calibri" w:hAnsi="Calibri" w:cs="Calibri"/>
        </w:rPr>
      </w:pPr>
      <w:r w:rsidRPr="00EB7AC3">
        <w:rPr>
          <w:rFonts w:ascii="Calibri" w:hAnsi="Calibri" w:cs="Calibri"/>
        </w:rPr>
        <w:t>[27]</w:t>
      </w:r>
      <w:r w:rsidRPr="00EB7AC3">
        <w:rPr>
          <w:rFonts w:ascii="Calibri" w:hAnsi="Calibri" w:cs="Calibri"/>
        </w:rPr>
        <w:tab/>
        <w:t xml:space="preserve">P. Virtanen </w:t>
      </w:r>
      <w:r w:rsidRPr="00EB7AC3">
        <w:rPr>
          <w:rFonts w:ascii="Calibri" w:hAnsi="Calibri" w:cs="Calibri"/>
          <w:i/>
          <w:iCs/>
        </w:rPr>
        <w:t>et al.</w:t>
      </w:r>
      <w:r w:rsidRPr="00EB7AC3">
        <w:rPr>
          <w:rFonts w:ascii="Calibri" w:hAnsi="Calibri" w:cs="Calibri"/>
        </w:rPr>
        <w:t xml:space="preserve">, “SciPy 1.0: fundamental algorithms for scientific computing in Python,” </w:t>
      </w:r>
      <w:r w:rsidRPr="00EB7AC3">
        <w:rPr>
          <w:rFonts w:ascii="Calibri" w:hAnsi="Calibri" w:cs="Calibri"/>
          <w:i/>
          <w:iCs/>
        </w:rPr>
        <w:t>Nat. Methods</w:t>
      </w:r>
      <w:r w:rsidRPr="00EB7AC3">
        <w:rPr>
          <w:rFonts w:ascii="Calibri" w:hAnsi="Calibri" w:cs="Calibri"/>
        </w:rPr>
        <w:t>, vol. 17, no. 3, pp. 261–272, Mar. 2020, doi: 10.1038/s41592-019-0686-2.</w:t>
      </w:r>
    </w:p>
    <w:p w14:paraId="3207BD87" w14:textId="77777777" w:rsidR="00EB7AC3" w:rsidRPr="00EB7AC3" w:rsidRDefault="00EB7AC3" w:rsidP="00EB7AC3">
      <w:pPr>
        <w:pStyle w:val="Bibliography"/>
        <w:rPr>
          <w:rFonts w:ascii="Calibri" w:hAnsi="Calibri" w:cs="Calibri"/>
        </w:rPr>
      </w:pPr>
      <w:r w:rsidRPr="00EB7AC3">
        <w:rPr>
          <w:rFonts w:ascii="Calibri" w:hAnsi="Calibri" w:cs="Calibri"/>
        </w:rPr>
        <w:t>[28]</w:t>
      </w:r>
      <w:r w:rsidRPr="00EB7AC3">
        <w:rPr>
          <w:rFonts w:ascii="Calibri" w:hAnsi="Calibri" w:cs="Calibri"/>
        </w:rPr>
        <w:tab/>
        <w:t xml:space="preserve">G. S. Bigelow, A. Garg, O. Benafan, R. D. Noebe, S. A. Padula, and D. J. Gaydosh, “Development and testing of a Ni50.5Ti27.2Hf22.3 high temperature shape memory alloy,” </w:t>
      </w:r>
      <w:r w:rsidRPr="00EB7AC3">
        <w:rPr>
          <w:rFonts w:ascii="Calibri" w:hAnsi="Calibri" w:cs="Calibri"/>
          <w:i/>
          <w:iCs/>
        </w:rPr>
        <w:t>Materialia</w:t>
      </w:r>
      <w:r w:rsidRPr="00EB7AC3">
        <w:rPr>
          <w:rFonts w:ascii="Calibri" w:hAnsi="Calibri" w:cs="Calibri"/>
        </w:rPr>
        <w:t>, vol. 21, p. 101297, Mar. 2022, doi: 10.1016/j.mtla.2021.101297.</w:t>
      </w:r>
    </w:p>
    <w:p w14:paraId="6DFEB08B" w14:textId="77777777" w:rsidR="00EB7AC3" w:rsidRPr="00EB7AC3" w:rsidRDefault="00EB7AC3" w:rsidP="00EB7AC3">
      <w:pPr>
        <w:pStyle w:val="Bibliography"/>
        <w:rPr>
          <w:rFonts w:ascii="Calibri" w:hAnsi="Calibri" w:cs="Calibri"/>
        </w:rPr>
      </w:pPr>
      <w:r w:rsidRPr="00EB7AC3">
        <w:rPr>
          <w:rFonts w:ascii="Calibri" w:hAnsi="Calibri" w:cs="Calibri"/>
        </w:rPr>
        <w:t>[29]</w:t>
      </w:r>
      <w:r w:rsidRPr="00EB7AC3">
        <w:rPr>
          <w:rFonts w:ascii="Calibri" w:hAnsi="Calibri" w:cs="Calibri"/>
        </w:rPr>
        <w:tab/>
        <w:t xml:space="preserve">O. Benafan, G. S. Bigelow, A. Garg, R. D. Noebe, D. J. Gaydosh, and R. B. Rogers, “Processing and Scalability of NiTiHf High-Temperature Shape Memory Alloys,” </w:t>
      </w:r>
      <w:r w:rsidRPr="00EB7AC3">
        <w:rPr>
          <w:rFonts w:ascii="Calibri" w:hAnsi="Calibri" w:cs="Calibri"/>
          <w:i/>
          <w:iCs/>
        </w:rPr>
        <w:t>Shape Mem. Superelasticity</w:t>
      </w:r>
      <w:r w:rsidRPr="00EB7AC3">
        <w:rPr>
          <w:rFonts w:ascii="Calibri" w:hAnsi="Calibri" w:cs="Calibri"/>
        </w:rPr>
        <w:t>, vol. 7, no. 1, pp. 109–165, Mar. 2021, doi: 10.1007/s40830-020-00306-x.</w:t>
      </w:r>
    </w:p>
    <w:p w14:paraId="5EC7AFCB" w14:textId="77777777" w:rsidR="00EB7AC3" w:rsidRPr="00EB7AC3" w:rsidRDefault="00EB7AC3" w:rsidP="00EB7AC3">
      <w:pPr>
        <w:pStyle w:val="Bibliography"/>
        <w:rPr>
          <w:rFonts w:ascii="Calibri" w:hAnsi="Calibri" w:cs="Calibri"/>
        </w:rPr>
      </w:pPr>
      <w:r w:rsidRPr="00EB7AC3">
        <w:rPr>
          <w:rFonts w:ascii="Calibri" w:hAnsi="Calibri" w:cs="Calibri"/>
        </w:rPr>
        <w:t>[30]</w:t>
      </w:r>
      <w:r w:rsidRPr="00EB7AC3">
        <w:rPr>
          <w:rFonts w:ascii="Calibri" w:hAnsi="Calibri" w:cs="Calibri"/>
        </w:rPr>
        <w:tab/>
        <w:t xml:space="preserve">B. Kockar, I. Karaman, J. I. Kim, and Y. Chumlyakov, “A method to enhance cyclic reversibility of NiTiHf high temperature shape memory alloys,” </w:t>
      </w:r>
      <w:r w:rsidRPr="00EB7AC3">
        <w:rPr>
          <w:rFonts w:ascii="Calibri" w:hAnsi="Calibri" w:cs="Calibri"/>
          <w:i/>
          <w:iCs/>
        </w:rPr>
        <w:t>Acta Mater.</w:t>
      </w:r>
      <w:r w:rsidRPr="00EB7AC3">
        <w:rPr>
          <w:rFonts w:ascii="Calibri" w:hAnsi="Calibri" w:cs="Calibri"/>
        </w:rPr>
        <w:t>, vol. 54, no. 12, pp. 2203–2208, 2006.</w:t>
      </w:r>
    </w:p>
    <w:p w14:paraId="2DAFDCC8" w14:textId="77777777" w:rsidR="00EB7AC3" w:rsidRPr="00EB7AC3" w:rsidRDefault="00EB7AC3" w:rsidP="00EB7AC3">
      <w:pPr>
        <w:pStyle w:val="Bibliography"/>
        <w:rPr>
          <w:rFonts w:ascii="Calibri" w:hAnsi="Calibri" w:cs="Calibri"/>
        </w:rPr>
      </w:pPr>
      <w:r w:rsidRPr="00EB7AC3">
        <w:rPr>
          <w:rFonts w:ascii="Calibri" w:hAnsi="Calibri" w:cs="Calibri"/>
        </w:rPr>
        <w:t>[31]</w:t>
      </w:r>
      <w:r w:rsidRPr="00EB7AC3">
        <w:rPr>
          <w:rFonts w:ascii="Calibri" w:hAnsi="Calibri" w:cs="Calibri"/>
        </w:rPr>
        <w:tab/>
        <w:t xml:space="preserve">L. C. Brinson and M. S. Huang, “Simplifications and Comparisons of Shape Memory Alloy Constitutive Models,” </w:t>
      </w:r>
      <w:r w:rsidRPr="00EB7AC3">
        <w:rPr>
          <w:rFonts w:ascii="Calibri" w:hAnsi="Calibri" w:cs="Calibri"/>
          <w:i/>
          <w:iCs/>
        </w:rPr>
        <w:t>J. Intell. Mater. Syst. Struct.</w:t>
      </w:r>
      <w:r w:rsidRPr="00EB7AC3">
        <w:rPr>
          <w:rFonts w:ascii="Calibri" w:hAnsi="Calibri" w:cs="Calibri"/>
        </w:rPr>
        <w:t>, vol. 7, pp. 108–114, 1996.</w:t>
      </w:r>
    </w:p>
    <w:p w14:paraId="4EB5BCEC" w14:textId="77777777" w:rsidR="00EB7AC3" w:rsidRPr="00EB7AC3" w:rsidRDefault="00EB7AC3" w:rsidP="00EB7AC3">
      <w:pPr>
        <w:pStyle w:val="Bibliography"/>
        <w:rPr>
          <w:rFonts w:ascii="Calibri" w:hAnsi="Calibri" w:cs="Calibri"/>
        </w:rPr>
      </w:pPr>
      <w:r w:rsidRPr="00EB7AC3">
        <w:rPr>
          <w:rFonts w:ascii="Calibri" w:hAnsi="Calibri" w:cs="Calibri"/>
        </w:rPr>
        <w:t>[32]</w:t>
      </w:r>
      <w:r w:rsidRPr="00EB7AC3">
        <w:rPr>
          <w:rFonts w:ascii="Calibri" w:hAnsi="Calibri" w:cs="Calibri"/>
        </w:rPr>
        <w:tab/>
        <w:t xml:space="preserve">F. Auricchio, R. L. Taylor, and J. Lubliner, “Shape-Memory Alloys: Macromodelling and Numerical Simulations of the Superelastic Behavior,” </w:t>
      </w:r>
      <w:r w:rsidRPr="00EB7AC3">
        <w:rPr>
          <w:rFonts w:ascii="Calibri" w:hAnsi="Calibri" w:cs="Calibri"/>
          <w:i/>
          <w:iCs/>
        </w:rPr>
        <w:t>Comput. Methods Appl. Mech. Eng.</w:t>
      </w:r>
      <w:r w:rsidRPr="00EB7AC3">
        <w:rPr>
          <w:rFonts w:ascii="Calibri" w:hAnsi="Calibri" w:cs="Calibri"/>
        </w:rPr>
        <w:t>, vol. 146, pp. 281–312, 1997.</w:t>
      </w:r>
    </w:p>
    <w:p w14:paraId="2D1D8287" w14:textId="77777777" w:rsidR="00EB7AC3" w:rsidRPr="00EB7AC3" w:rsidRDefault="00EB7AC3" w:rsidP="00EB7AC3">
      <w:pPr>
        <w:pStyle w:val="Bibliography"/>
        <w:rPr>
          <w:rFonts w:ascii="Calibri" w:hAnsi="Calibri" w:cs="Calibri"/>
        </w:rPr>
      </w:pPr>
      <w:r w:rsidRPr="00EB7AC3">
        <w:rPr>
          <w:rFonts w:ascii="Calibri" w:hAnsi="Calibri" w:cs="Calibri"/>
        </w:rPr>
        <w:t>[33]</w:t>
      </w:r>
      <w:r w:rsidRPr="00EB7AC3">
        <w:rPr>
          <w:rFonts w:ascii="Calibri" w:hAnsi="Calibri" w:cs="Calibri"/>
        </w:rPr>
        <w:tab/>
        <w:t xml:space="preserve">F. Auricchio and E. Sacco, “A One-Dimensional Model for Superleastic Shape-Memory Alloys With Different Elastic Properties Between Austenite and Martensite,” </w:t>
      </w:r>
      <w:r w:rsidRPr="00EB7AC3">
        <w:rPr>
          <w:rFonts w:ascii="Calibri" w:hAnsi="Calibri" w:cs="Calibri"/>
          <w:i/>
          <w:iCs/>
        </w:rPr>
        <w:t>Int. J. Non-Linear Mech.</w:t>
      </w:r>
      <w:r w:rsidRPr="00EB7AC3">
        <w:rPr>
          <w:rFonts w:ascii="Calibri" w:hAnsi="Calibri" w:cs="Calibri"/>
        </w:rPr>
        <w:t>, vol. 32, no. 6, pp. 1101–1114, 1997.</w:t>
      </w:r>
    </w:p>
    <w:p w14:paraId="58B2B7B7" w14:textId="6E8842A1"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1" w:author="Walgren, Patrick" w:date="2024-04-24T18:49:00Z" w:initials="PW">
    <w:p w14:paraId="1F1DFC31" w14:textId="4CA80E41"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160" w:author="Mingear, Jacob Lee" w:date="2024-06-19T08:56:00Z" w:initials="JM">
    <w:p w14:paraId="18002DA1" w14:textId="77777777" w:rsidR="009F5961" w:rsidRDefault="009F5961" w:rsidP="009F5961">
      <w:pPr>
        <w:pStyle w:val="CommentText"/>
      </w:pPr>
      <w:r>
        <w:rPr>
          <w:rStyle w:val="CommentReference"/>
        </w:rPr>
        <w:annotationRef/>
      </w:r>
      <w:hyperlink r:id="rId1" w:history="1">
        <w:r w:rsidRPr="00B86473">
          <w:rPr>
            <w:rStyle w:val="Hyperlink"/>
          </w:rPr>
          <w:t>https://onlinelibrary.wiley.com/doi/full/10.1002/adem.2</w:t>
        </w:r>
        <w:r w:rsidRPr="00B86473">
          <w:rPr>
            <w:rStyle w:val="Hyperlink"/>
          </w:rPr>
          <w:t>01901370</w:t>
        </w:r>
      </w:hyperlink>
    </w:p>
  </w:comment>
  <w:comment w:id="185"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192"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197"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198" w:author="Mingear, Jacob Lee" w:date="2024-06-19T09:46:00Z" w:initials="JM">
    <w:p w14:paraId="75FC632B" w14:textId="77777777" w:rsidR="00434006" w:rsidRDefault="00434006" w:rsidP="00434006">
      <w:pPr>
        <w:pStyle w:val="CommentText"/>
      </w:pPr>
      <w:r>
        <w:rPr>
          <w:rStyle w:val="CommentReference"/>
        </w:rPr>
        <w:annotationRef/>
      </w:r>
      <w:r>
        <w:t>I don’t get it</w:t>
      </w:r>
    </w:p>
  </w:comment>
  <w:comment w:id="204" w:author="Walgren, Patrick" w:date="2024-04-15T08:19:00Z" w:initials="PW">
    <w:p w14:paraId="24B03085" w14:textId="29D24AA0" w:rsidR="009528D9" w:rsidRDefault="009528D9">
      <w:pPr>
        <w:pStyle w:val="CommentText"/>
      </w:pPr>
      <w:r>
        <w:rPr>
          <w:rStyle w:val="CommentReference"/>
        </w:rPr>
        <w:annotationRef/>
      </w:r>
      <w:r>
        <w:t>Add a better opening sentence here. Something that outlines two main deficiencies with the community development.</w:t>
      </w:r>
    </w:p>
  </w:comment>
  <w:comment w:id="205"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232"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33"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35" w:author="Walgren, Patrick" w:date="2024-04-15T08:34:00Z" w:initials="PW">
    <w:p w14:paraId="2803CE5A" w14:textId="39B22ED0" w:rsidR="00F70303" w:rsidRDefault="00F70303">
      <w:pPr>
        <w:pStyle w:val="CommentText"/>
      </w:pPr>
      <w:r>
        <w:rPr>
          <w:rStyle w:val="CommentReference"/>
        </w:rPr>
        <w:annotationRef/>
      </w:r>
      <w:r>
        <w:t xml:space="preserve">Combine this with the paragraph above (and below). </w:t>
      </w:r>
    </w:p>
  </w:comment>
  <w:comment w:id="246"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63"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65"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273"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285"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291" w:author="Walgren, Patrick" w:date="2024-06-18T19:55:00Z" w:initials="PW">
    <w:p w14:paraId="07F7002D" w14:textId="79264506" w:rsidR="00442DFC" w:rsidRDefault="00442DFC">
      <w:pPr>
        <w:pStyle w:val="CommentText"/>
      </w:pPr>
      <w:r>
        <w:rPr>
          <w:rStyle w:val="CommentReference"/>
        </w:rPr>
        <w:annotationRef/>
      </w:r>
      <w:r>
        <w:t>(e.g., …)</w:t>
      </w:r>
    </w:p>
  </w:comment>
  <w:comment w:id="297"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298" w:author="Walgren, Patrick" w:date="2024-06-18T19:54:00Z" w:initials="PW">
    <w:p w14:paraId="26AE0E59" w14:textId="49D8D10F" w:rsidR="00442DFC" w:rsidRDefault="00442DFC">
      <w:pPr>
        <w:pStyle w:val="CommentText"/>
      </w:pPr>
      <w:r>
        <w:rPr>
          <w:rStyle w:val="CommentReference"/>
        </w:rPr>
        <w:annotationRef/>
      </w:r>
      <w:r>
        <w:t>Technically, it was mentioned in this previous paragraph.</w:t>
      </w:r>
    </w:p>
  </w:comment>
  <w:comment w:id="335"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337"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338"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339" w:author="Walgren, Patrick" w:date="2024-06-18T19:56:00Z" w:initials="PW">
    <w:p w14:paraId="1023B7C7" w14:textId="5DC5972D" w:rsidR="006F4BB1" w:rsidRDefault="006F4BB1">
      <w:pPr>
        <w:pStyle w:val="CommentText"/>
      </w:pPr>
      <w:r>
        <w:rPr>
          <w:rStyle w:val="CommentReference"/>
        </w:rPr>
        <w:annotationRef/>
      </w:r>
      <w:r>
        <w:t>Jacob, I’ll need your help with all of this. We’re writing this for more of “your” people, so what detail would be important to know?</w:t>
      </w:r>
    </w:p>
  </w:comment>
  <w:comment w:id="343"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344" w:author="Walgren, Patrick" w:date="2024-06-08T07:30:00Z" w:initials="WP">
    <w:p w14:paraId="2B75E750" w14:textId="77777777" w:rsidR="000D430F" w:rsidRDefault="000D430F">
      <w:pPr>
        <w:pStyle w:val="CommentText"/>
      </w:pPr>
      <w:r>
        <w:rPr>
          <w:rStyle w:val="CommentReference"/>
        </w:rPr>
        <w:annotationRef/>
      </w:r>
      <w:r>
        <w:t xml:space="preserve">This sentence signifies that we’re going to talk about the relationship between calibrated parameters and constitutive response, but in </w:t>
      </w:r>
      <w:r w:rsidR="006329EF">
        <w:t>reality,</w:t>
      </w:r>
      <w:r>
        <w:t xml:space="preserve"> the rest of the text is biased towards simply explaining what thermomechanical responses each parameter influences. </w:t>
      </w:r>
    </w:p>
    <w:p w14:paraId="274D2A22" w14:textId="77777777" w:rsidR="006329EF" w:rsidRDefault="006329EF">
      <w:pPr>
        <w:pStyle w:val="CommentText"/>
      </w:pPr>
    </w:p>
    <w:p w14:paraId="7F23E96B" w14:textId="69B20909" w:rsidR="006329EF" w:rsidRDefault="006329EF">
      <w:pPr>
        <w:pStyle w:val="CommentText"/>
      </w:pPr>
      <w:r>
        <w:t xml:space="preserve">Really, I need to rewrite this to simply explain where each parameter shows up on the plot. </w:t>
      </w:r>
    </w:p>
  </w:comment>
  <w:comment w:id="348"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349" w:author="Mingear, Jacob Lee" w:date="2024-06-19T09:50:00Z" w:initials="JM">
    <w:p w14:paraId="41418A11" w14:textId="77777777" w:rsidR="00434006" w:rsidRDefault="00434006" w:rsidP="00434006">
      <w:pPr>
        <w:pStyle w:val="CommentText"/>
      </w:pPr>
      <w:r>
        <w:rPr>
          <w:rStyle w:val="CommentReference"/>
        </w:rPr>
        <w:annotationRef/>
      </w:r>
      <w:r>
        <w:t>This is smst, no primer, maybe a reminder in my opinion</w:t>
      </w:r>
    </w:p>
  </w:comment>
  <w:comment w:id="350" w:author="Mingear, Jacob Lee" w:date="2024-06-19T09:50:00Z" w:initials="JM">
    <w:p w14:paraId="19E570E0" w14:textId="77777777" w:rsidR="00434006" w:rsidRDefault="00434006" w:rsidP="00434006">
      <w:pPr>
        <w:pStyle w:val="CommentText"/>
      </w:pPr>
      <w:r>
        <w:rPr>
          <w:rStyle w:val="CommentReference"/>
        </w:rPr>
        <w:annotationRef/>
      </w:r>
      <w:r>
        <w:t>We can reference my textbook chapter or the lagoudas paper?</w:t>
      </w:r>
    </w:p>
  </w:comment>
  <w:comment w:id="351" w:author="Walgren, Patrick" w:date="2024-06-08T07:32:00Z" w:initials="WP">
    <w:p w14:paraId="32668C8E" w14:textId="232B9DC3"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354"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361" w:author="Walgren, Patrick" w:date="2024-06-08T07:40:00Z" w:initials="WP">
    <w:p w14:paraId="54F67C6F" w14:textId="672F3703" w:rsidR="00F453AD" w:rsidRDefault="00F453AD">
      <w:pPr>
        <w:pStyle w:val="CommentText"/>
      </w:pPr>
      <w:r>
        <w:rPr>
          <w:rStyle w:val="CommentReference"/>
        </w:rPr>
        <w:annotationRef/>
      </w:r>
      <w:r>
        <w:t>This is a very important point, but it’s buried in a paragraph about parameter dependencies…</w:t>
      </w:r>
    </w:p>
  </w:comment>
  <w:comment w:id="362" w:author="Mingear, Jacob Lee" w:date="2024-06-19T09:51:00Z" w:initials="JM">
    <w:p w14:paraId="025802D2" w14:textId="77777777" w:rsidR="00434006" w:rsidRDefault="00434006" w:rsidP="00434006">
      <w:pPr>
        <w:pStyle w:val="CommentText"/>
      </w:pPr>
      <w:r>
        <w:rPr>
          <w:rStyle w:val="CommentReference"/>
        </w:rPr>
        <w:annotationRef/>
      </w:r>
      <w:r>
        <w:t>Lets make sure this is mentioned twice then</w:t>
      </w:r>
    </w:p>
  </w:comment>
  <w:comment w:id="370" w:author="Walgren, Patrick" w:date="2024-06-08T07:40:00Z" w:initials="WP">
    <w:p w14:paraId="53A3D9DE" w14:textId="1EDD3A81" w:rsidR="00F453AD" w:rsidRDefault="00F453AD">
      <w:pPr>
        <w:pStyle w:val="CommentText"/>
      </w:pPr>
      <w:r>
        <w:rPr>
          <w:rStyle w:val="CommentReference"/>
        </w:rPr>
        <w:annotationRef/>
      </w:r>
      <w:r>
        <w:t xml:space="preserve">Out of place. Move this to a more relevant section. </w:t>
      </w:r>
    </w:p>
  </w:comment>
  <w:comment w:id="371" w:author="Mingear, Jacob Lee" w:date="2024-06-19T09:51:00Z" w:initials="JM">
    <w:p w14:paraId="4F27B749" w14:textId="77777777" w:rsidR="00434006" w:rsidRDefault="00434006" w:rsidP="00434006">
      <w:pPr>
        <w:pStyle w:val="CommentText"/>
      </w:pPr>
      <w:r>
        <w:rPr>
          <w:rStyle w:val="CommentReference"/>
        </w:rPr>
        <w:annotationRef/>
      </w:r>
      <w:r>
        <w:t>sure</w:t>
      </w:r>
    </w:p>
  </w:comment>
  <w:comment w:id="373" w:author="Walgren, Patrick" w:date="2024-06-08T07:43:00Z" w:initials="WP">
    <w:p w14:paraId="6CF97239" w14:textId="2F9FCD93"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381"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385"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389"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394"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400"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401"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410"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419"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465"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490"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18002DA1" w15:done="1"/>
  <w15:commentEx w15:paraId="3E045942" w15:done="0"/>
  <w15:commentEx w15:paraId="072DF69D" w15:done="1"/>
  <w15:commentEx w15:paraId="30F8CA6C" w15:done="0"/>
  <w15:commentEx w15:paraId="75FC632B" w15:paraIdParent="30F8CA6C" w15:done="0"/>
  <w15:commentEx w15:paraId="24B03085" w15:done="0"/>
  <w15:commentEx w15:paraId="0CC8A691" w15:paraIdParent="24B03085" w15:done="0"/>
  <w15:commentEx w15:paraId="4370B128" w15:done="0"/>
  <w15:commentEx w15:paraId="6F27E458" w15:paraIdParent="4370B128" w15:done="0"/>
  <w15:commentEx w15:paraId="2803CE5A" w15:done="0"/>
  <w15:commentEx w15:paraId="7FB21AB1" w15:done="1"/>
  <w15:commentEx w15:paraId="2D1C884C" w15:done="0"/>
  <w15:commentEx w15:paraId="18893428" w15:done="0"/>
  <w15:commentEx w15:paraId="061E730A" w15:done="0"/>
  <w15:commentEx w15:paraId="24CE23C2" w15:done="0"/>
  <w15:commentEx w15:paraId="07F7002D" w15:done="0"/>
  <w15:commentEx w15:paraId="38159A1F" w15:done="0"/>
  <w15:commentEx w15:paraId="26AE0E59" w15:paraIdParent="38159A1F" w15:done="0"/>
  <w15:commentEx w15:paraId="54F5AE39" w15:done="0"/>
  <w15:commentEx w15:paraId="77014655" w15:done="0"/>
  <w15:commentEx w15:paraId="3F216EB8" w15:paraIdParent="77014655" w15:done="0"/>
  <w15:commentEx w15:paraId="1023B7C7" w15:paraIdParent="77014655" w15:done="0"/>
  <w15:commentEx w15:paraId="6D949FB6" w15:done="0"/>
  <w15:commentEx w15:paraId="7F23E96B" w15:done="0"/>
  <w15:commentEx w15:paraId="7375CB63" w15:done="0"/>
  <w15:commentEx w15:paraId="41418A11" w15:paraIdParent="7375CB63" w15:done="0"/>
  <w15:commentEx w15:paraId="19E570E0" w15:paraIdParent="7375CB63" w15:done="0"/>
  <w15:commentEx w15:paraId="32668C8E" w15:done="0"/>
  <w15:commentEx w15:paraId="124F0B0D" w15:done="0"/>
  <w15:commentEx w15:paraId="54F67C6F" w15:done="0"/>
  <w15:commentEx w15:paraId="025802D2" w15:paraIdParent="54F67C6F" w15:done="0"/>
  <w15:commentEx w15:paraId="53A3D9DE" w15:done="0"/>
  <w15:commentEx w15:paraId="4F27B749" w15:paraIdParent="53A3D9DE" w15:done="0"/>
  <w15:commentEx w15:paraId="6CF97239" w15:done="0"/>
  <w15:commentEx w15:paraId="79AC4872" w15:done="0"/>
  <w15:commentEx w15:paraId="074AF81F" w15:done="0"/>
  <w15:commentEx w15:paraId="4AA1CB1A" w15:done="0"/>
  <w15:commentEx w15:paraId="2DDAC160" w15:done="0"/>
  <w15:commentEx w15:paraId="56106C16" w15:done="0"/>
  <w15:commentEx w15:paraId="113F8DDE" w15:done="0"/>
  <w15:commentEx w15:paraId="6E3B28C2" w15:done="0"/>
  <w15:commentEx w15:paraId="0ACDA626" w15:done="0"/>
  <w15:commentEx w15:paraId="1404A23A" w15:done="0"/>
  <w15:commentEx w15:paraId="311CE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350DA51" w16cex:dateUtc="2024-06-19T14:56:00Z"/>
  <w16cex:commentExtensible w16cex:durableId="15D741CB" w16cex:dateUtc="2024-04-15T12:27:00Z"/>
  <w16cex:commentExtensible w16cex:durableId="01C86BB4" w16cex:dateUtc="2024-04-15T12:33:00Z"/>
  <w16cex:commentExtensible w16cex:durableId="667810EB" w16cex:dateUtc="2024-04-15T12:27:00Z"/>
  <w16cex:commentExtensible w16cex:durableId="1B7C127C" w16cex:dateUtc="2024-06-19T15:46:00Z"/>
  <w16cex:commentExtensible w16cex:durableId="69FFDCE1" w16cex:dateUtc="2024-04-15T12:19:00Z"/>
  <w16cex:commentExtensible w16cex:durableId="2A96D7B5" w16cex:dateUtc="2024-04-15T12:24:00Z"/>
  <w16cex:commentExtensible w16cex:durableId="77E791EA" w16cex:dateUtc="2024-06-05T00:11:00Z"/>
  <w16cex:commentExtensible w16cex:durableId="11ADBAC5" w16cex:dateUtc="2024-06-19T15:47:00Z"/>
  <w16cex:commentExtensible w16cex:durableId="7D11E474" w16cex:dateUtc="2024-04-15T12:34:00Z"/>
  <w16cex:commentExtensible w16cex:durableId="6061E5A2" w16cex:dateUtc="2024-04-24T22:53:00Z"/>
  <w16cex:commentExtensible w16cex:durableId="366C31F6" w16cex:dateUtc="2024-04-15T12:58:00Z"/>
  <w16cex:commentExtensible w16cex:durableId="6799CB39" w16cex:dateUtc="2024-06-05T00:17:00Z"/>
  <w16cex:commentExtensible w16cex:durableId="29391A53" w16cex:dateUtc="2024-06-05T00:21:00Z"/>
  <w16cex:commentExtensible w16cex:durableId="56E385F4" w16cex:dateUtc="2024-06-05T00:17:00Z"/>
  <w16cex:commentExtensible w16cex:durableId="21685574" w16cex:dateUtc="2024-06-18T23:55:00Z"/>
  <w16cex:commentExtensible w16cex:durableId="54D6C268" w16cex:dateUtc="2024-06-05T00:22:00Z"/>
  <w16cex:commentExtensible w16cex:durableId="5F3D2A0F" w16cex:dateUtc="2024-06-18T23:54:00Z"/>
  <w16cex:commentExtensible w16cex:durableId="2410E2BC" w16cex:dateUtc="2024-06-18T23:57:00Z"/>
  <w16cex:commentExtensible w16cex:durableId="432DD4CD" w16cex:dateUtc="2024-04-15T12:50:00Z"/>
  <w16cex:commentExtensible w16cex:durableId="517CBFA8" w16cex:dateUtc="2024-04-15T12:56:00Z"/>
  <w16cex:commentExtensible w16cex:durableId="58608AEF" w16cex:dateUtc="2024-06-18T23:56:00Z"/>
  <w16cex:commentExtensible w16cex:durableId="4BEEE851" w16cex:dateUtc="2024-06-05T12:17:00Z"/>
  <w16cex:commentExtensible w16cex:durableId="63C00299" w16cex:dateUtc="2024-06-08T11:30:00Z"/>
  <w16cex:commentExtensible w16cex:durableId="2ABDD0B2" w16cex:dateUtc="2024-06-05T12:13:00Z"/>
  <w16cex:commentExtensible w16cex:durableId="68802D5B" w16cex:dateUtc="2024-06-19T15:50:00Z"/>
  <w16cex:commentExtensible w16cex:durableId="2033938D" w16cex:dateUtc="2024-06-19T15:50:00Z"/>
  <w16cex:commentExtensible w16cex:durableId="13F7CC1F" w16cex:dateUtc="2024-06-08T11:32:00Z"/>
  <w16cex:commentExtensible w16cex:durableId="188CB29D" w16cex:dateUtc="2024-06-08T11:35:00Z"/>
  <w16cex:commentExtensible w16cex:durableId="66C21BD8" w16cex:dateUtc="2024-06-08T11:40:00Z"/>
  <w16cex:commentExtensible w16cex:durableId="3288FFE2" w16cex:dateUtc="2024-06-19T15:51:00Z"/>
  <w16cex:commentExtensible w16cex:durableId="10D689F5" w16cex:dateUtc="2024-06-08T11:40:00Z"/>
  <w16cex:commentExtensible w16cex:durableId="18FDA728" w16cex:dateUtc="2024-06-19T15:51:00Z"/>
  <w16cex:commentExtensible w16cex:durableId="1A91909D" w16cex:dateUtc="2024-06-08T11:43:00Z"/>
  <w16cex:commentExtensible w16cex:durableId="54849318" w16cex:dateUtc="2024-06-08T11:44:00Z"/>
  <w16cex:commentExtensible w16cex:durableId="13D921E4" w16cex:dateUtc="2024-06-08T11:55:00Z"/>
  <w16cex:commentExtensible w16cex:durableId="7E7B31FE" w16cex:dateUtc="2024-06-08T11:57:00Z"/>
  <w16cex:commentExtensible w16cex:durableId="2FE5B350" w16cex:dateUtc="2024-04-19T12:44:00Z"/>
  <w16cex:commentExtensible w16cex:durableId="45B2F774" w16cex:dateUtc="2024-04-19T12:48: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18002DA1" w16cid:durableId="1350DA51"/>
  <w16cid:commentId w16cid:paraId="3E045942" w16cid:durableId="15D741CB"/>
  <w16cid:commentId w16cid:paraId="072DF69D" w16cid:durableId="01C86BB4"/>
  <w16cid:commentId w16cid:paraId="30F8CA6C" w16cid:durableId="667810EB"/>
  <w16cid:commentId w16cid:paraId="75FC632B" w16cid:durableId="1B7C127C"/>
  <w16cid:commentId w16cid:paraId="24B03085" w16cid:durableId="69FFDCE1"/>
  <w16cid:commentId w16cid:paraId="0CC8A691" w16cid:durableId="2A96D7B5"/>
  <w16cid:commentId w16cid:paraId="4370B128" w16cid:durableId="77E791EA"/>
  <w16cid:commentId w16cid:paraId="6F27E458" w16cid:durableId="11ADBAC5"/>
  <w16cid:commentId w16cid:paraId="2803CE5A" w16cid:durableId="7D11E474"/>
  <w16cid:commentId w16cid:paraId="7FB21AB1" w16cid:durableId="6061E5A2"/>
  <w16cid:commentId w16cid:paraId="2D1C884C" w16cid:durableId="366C31F6"/>
  <w16cid:commentId w16cid:paraId="18893428" w16cid:durableId="6799CB39"/>
  <w16cid:commentId w16cid:paraId="061E730A" w16cid:durableId="29391A53"/>
  <w16cid:commentId w16cid:paraId="24CE23C2" w16cid:durableId="56E385F4"/>
  <w16cid:commentId w16cid:paraId="07F7002D" w16cid:durableId="21685574"/>
  <w16cid:commentId w16cid:paraId="38159A1F" w16cid:durableId="54D6C268"/>
  <w16cid:commentId w16cid:paraId="26AE0E59" w16cid:durableId="5F3D2A0F"/>
  <w16cid:commentId w16cid:paraId="54F5AE39" w16cid:durableId="2410E2BC"/>
  <w16cid:commentId w16cid:paraId="77014655" w16cid:durableId="432DD4CD"/>
  <w16cid:commentId w16cid:paraId="3F216EB8" w16cid:durableId="517CBFA8"/>
  <w16cid:commentId w16cid:paraId="1023B7C7" w16cid:durableId="58608AEF"/>
  <w16cid:commentId w16cid:paraId="6D949FB6" w16cid:durableId="4BEEE851"/>
  <w16cid:commentId w16cid:paraId="7F23E96B" w16cid:durableId="63C00299"/>
  <w16cid:commentId w16cid:paraId="7375CB63" w16cid:durableId="2ABDD0B2"/>
  <w16cid:commentId w16cid:paraId="41418A11" w16cid:durableId="68802D5B"/>
  <w16cid:commentId w16cid:paraId="19E570E0" w16cid:durableId="2033938D"/>
  <w16cid:commentId w16cid:paraId="32668C8E" w16cid:durableId="13F7CC1F"/>
  <w16cid:commentId w16cid:paraId="124F0B0D" w16cid:durableId="188CB29D"/>
  <w16cid:commentId w16cid:paraId="54F67C6F" w16cid:durableId="66C21BD8"/>
  <w16cid:commentId w16cid:paraId="025802D2" w16cid:durableId="3288FFE2"/>
  <w16cid:commentId w16cid:paraId="53A3D9DE" w16cid:durableId="10D689F5"/>
  <w16cid:commentId w16cid:paraId="4F27B749" w16cid:durableId="18FDA728"/>
  <w16cid:commentId w16cid:paraId="6CF97239" w16cid:durableId="1A91909D"/>
  <w16cid:commentId w16cid:paraId="79AC4872" w16cid:durableId="54849318"/>
  <w16cid:commentId w16cid:paraId="074AF81F" w16cid:durableId="13D921E4"/>
  <w16cid:commentId w16cid:paraId="4AA1CB1A" w16cid:durableId="7E7B31FE"/>
  <w16cid:commentId w16cid:paraId="2DDAC160" w16cid:durableId="2FE5B350"/>
  <w16cid:commentId w16cid:paraId="56106C16" w16cid:durableId="45B2F77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4FB1"/>
    <w:rsid w:val="000A1B99"/>
    <w:rsid w:val="000C20D1"/>
    <w:rsid w:val="000C2720"/>
    <w:rsid w:val="000D430F"/>
    <w:rsid w:val="000E541C"/>
    <w:rsid w:val="001123FD"/>
    <w:rsid w:val="00117210"/>
    <w:rsid w:val="001210B3"/>
    <w:rsid w:val="00133FE3"/>
    <w:rsid w:val="00144BA9"/>
    <w:rsid w:val="00150866"/>
    <w:rsid w:val="00160BC2"/>
    <w:rsid w:val="001934B7"/>
    <w:rsid w:val="001A0D06"/>
    <w:rsid w:val="001F0640"/>
    <w:rsid w:val="001F2DA9"/>
    <w:rsid w:val="001F5E46"/>
    <w:rsid w:val="00203F3E"/>
    <w:rsid w:val="00212273"/>
    <w:rsid w:val="00232D71"/>
    <w:rsid w:val="002425F7"/>
    <w:rsid w:val="00257F5D"/>
    <w:rsid w:val="00274948"/>
    <w:rsid w:val="002D560C"/>
    <w:rsid w:val="002E0202"/>
    <w:rsid w:val="002E5E50"/>
    <w:rsid w:val="002F5A8B"/>
    <w:rsid w:val="003075F8"/>
    <w:rsid w:val="00331BE6"/>
    <w:rsid w:val="0035716C"/>
    <w:rsid w:val="00380A06"/>
    <w:rsid w:val="003A006D"/>
    <w:rsid w:val="003C0182"/>
    <w:rsid w:val="00410CAA"/>
    <w:rsid w:val="004324A8"/>
    <w:rsid w:val="00434006"/>
    <w:rsid w:val="00442DFC"/>
    <w:rsid w:val="00460286"/>
    <w:rsid w:val="0046267A"/>
    <w:rsid w:val="004714C0"/>
    <w:rsid w:val="00476B8C"/>
    <w:rsid w:val="00494A78"/>
    <w:rsid w:val="004A5AC6"/>
    <w:rsid w:val="004D4529"/>
    <w:rsid w:val="004D5713"/>
    <w:rsid w:val="004D6A88"/>
    <w:rsid w:val="004D7D1C"/>
    <w:rsid w:val="004F7D70"/>
    <w:rsid w:val="00552F92"/>
    <w:rsid w:val="00560D22"/>
    <w:rsid w:val="00562446"/>
    <w:rsid w:val="005E2C6D"/>
    <w:rsid w:val="005F24E7"/>
    <w:rsid w:val="006013EF"/>
    <w:rsid w:val="00604EC7"/>
    <w:rsid w:val="0061728A"/>
    <w:rsid w:val="006329EF"/>
    <w:rsid w:val="00632B46"/>
    <w:rsid w:val="00635852"/>
    <w:rsid w:val="0064099C"/>
    <w:rsid w:val="00643F75"/>
    <w:rsid w:val="006577A5"/>
    <w:rsid w:val="00683889"/>
    <w:rsid w:val="006A1B98"/>
    <w:rsid w:val="006F0557"/>
    <w:rsid w:val="006F4BB1"/>
    <w:rsid w:val="007075E1"/>
    <w:rsid w:val="00734581"/>
    <w:rsid w:val="007641D0"/>
    <w:rsid w:val="00764B78"/>
    <w:rsid w:val="007755B3"/>
    <w:rsid w:val="0078218E"/>
    <w:rsid w:val="007945D6"/>
    <w:rsid w:val="00794E69"/>
    <w:rsid w:val="007A1CEC"/>
    <w:rsid w:val="007A7F3B"/>
    <w:rsid w:val="007B16A7"/>
    <w:rsid w:val="007E0FDA"/>
    <w:rsid w:val="007E4A0A"/>
    <w:rsid w:val="007E57A8"/>
    <w:rsid w:val="007E796D"/>
    <w:rsid w:val="007F4161"/>
    <w:rsid w:val="0082261D"/>
    <w:rsid w:val="00842010"/>
    <w:rsid w:val="008524E0"/>
    <w:rsid w:val="00854464"/>
    <w:rsid w:val="00870A17"/>
    <w:rsid w:val="00871254"/>
    <w:rsid w:val="0087415E"/>
    <w:rsid w:val="00896545"/>
    <w:rsid w:val="008B5889"/>
    <w:rsid w:val="008C2023"/>
    <w:rsid w:val="008D2F4F"/>
    <w:rsid w:val="008D3ECA"/>
    <w:rsid w:val="008E725D"/>
    <w:rsid w:val="00920C7C"/>
    <w:rsid w:val="0092573B"/>
    <w:rsid w:val="009342F1"/>
    <w:rsid w:val="00944252"/>
    <w:rsid w:val="009528D9"/>
    <w:rsid w:val="00961DD7"/>
    <w:rsid w:val="009855FC"/>
    <w:rsid w:val="009939FB"/>
    <w:rsid w:val="0099407C"/>
    <w:rsid w:val="009A67B1"/>
    <w:rsid w:val="009C126B"/>
    <w:rsid w:val="009C2BEC"/>
    <w:rsid w:val="009C63CB"/>
    <w:rsid w:val="009F5961"/>
    <w:rsid w:val="00A03507"/>
    <w:rsid w:val="00A07A4F"/>
    <w:rsid w:val="00A267DB"/>
    <w:rsid w:val="00A27F28"/>
    <w:rsid w:val="00A679DA"/>
    <w:rsid w:val="00A81DBD"/>
    <w:rsid w:val="00A925B5"/>
    <w:rsid w:val="00A969E4"/>
    <w:rsid w:val="00A96E3A"/>
    <w:rsid w:val="00AF1943"/>
    <w:rsid w:val="00B102AA"/>
    <w:rsid w:val="00B30C6F"/>
    <w:rsid w:val="00B33422"/>
    <w:rsid w:val="00B75EF4"/>
    <w:rsid w:val="00B82778"/>
    <w:rsid w:val="00B8340B"/>
    <w:rsid w:val="00BD1F08"/>
    <w:rsid w:val="00BD7C69"/>
    <w:rsid w:val="00BE4979"/>
    <w:rsid w:val="00C44B2D"/>
    <w:rsid w:val="00C66157"/>
    <w:rsid w:val="00C93B97"/>
    <w:rsid w:val="00C97A23"/>
    <w:rsid w:val="00CB0A86"/>
    <w:rsid w:val="00CD3C41"/>
    <w:rsid w:val="00CF100C"/>
    <w:rsid w:val="00D417D5"/>
    <w:rsid w:val="00D72D72"/>
    <w:rsid w:val="00D84CD8"/>
    <w:rsid w:val="00DA49A9"/>
    <w:rsid w:val="00DC7663"/>
    <w:rsid w:val="00DD411A"/>
    <w:rsid w:val="00DE027B"/>
    <w:rsid w:val="00DE3B5C"/>
    <w:rsid w:val="00E07A72"/>
    <w:rsid w:val="00E17B28"/>
    <w:rsid w:val="00E837A7"/>
    <w:rsid w:val="00EB0ACE"/>
    <w:rsid w:val="00EB7758"/>
    <w:rsid w:val="00EB7AC3"/>
    <w:rsid w:val="00EC43C1"/>
    <w:rsid w:val="00ED40BE"/>
    <w:rsid w:val="00EF4389"/>
    <w:rsid w:val="00F02CBF"/>
    <w:rsid w:val="00F04AA5"/>
    <w:rsid w:val="00F22A7E"/>
    <w:rsid w:val="00F25724"/>
    <w:rsid w:val="00F453AD"/>
    <w:rsid w:val="00F70303"/>
    <w:rsid w:val="00F72732"/>
    <w:rsid w:val="00F8273D"/>
    <w:rsid w:val="00F90695"/>
    <w:rsid w:val="00FA5E95"/>
    <w:rsid w:val="00FB307C"/>
    <w:rsid w:val="00FC331D"/>
    <w:rsid w:val="00FC56D5"/>
    <w:rsid w:val="00FD5EBF"/>
    <w:rsid w:val="00FF3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full/10.1002/adem.20190137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7</Pages>
  <Words>18010</Words>
  <Characters>102657</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24</cp:revision>
  <dcterms:created xsi:type="dcterms:W3CDTF">2024-06-18T23:45:00Z</dcterms:created>
  <dcterms:modified xsi:type="dcterms:W3CDTF">2024-08-15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Na9TsC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